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2D7F9EDB"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3" w:author="Nicholas Clark" w:date="2022-07-01T08:30:00Z">
        <w:r w:rsidR="00954E27">
          <w:rPr>
            <w:lang w:val="en-AU"/>
          </w:rPr>
          <w:t>z</w:t>
        </w:r>
      </w:ins>
      <w:del w:id="4"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5" w:author="Nicholas Clark" w:date="2022-06-30T11:54:00Z">
        <w:r w:rsidR="00074534" w:rsidDel="0071263C">
          <w:rPr>
            <w:lang w:val="en-AU"/>
          </w:rPr>
          <w:delText xml:space="preserve">bounding </w:delText>
        </w:r>
      </w:del>
      <w:ins w:id="6"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44C036F1"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7" w:author="Nicholas Clark" w:date="2022-07-01T08:30:00Z">
        <w:r w:rsidR="00954E27">
          <w:rPr>
            <w:lang w:val="en-AU"/>
          </w:rPr>
          <w:t>z</w:t>
        </w:r>
      </w:ins>
      <w:del w:id="8"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multivariate series, as they can estimate hierarchical </w:t>
      </w:r>
      <w:del w:id="9" w:author="Nicholas Clark" w:date="2022-06-30T11:55:00Z">
        <w:r w:rsidR="00EE6945" w:rsidDel="00A1368E">
          <w:rPr>
            <w:lang w:val="en-AU"/>
          </w:rPr>
          <w:delText>smooth</w:delText>
        </w:r>
        <w:r w:rsidR="00E619FF" w:rsidDel="00A1368E">
          <w:rPr>
            <w:lang w:val="en-AU"/>
          </w:rPr>
          <w:delText>s</w:delText>
        </w:r>
      </w:del>
      <w:ins w:id="10"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uses the</w:t>
      </w:r>
      <w:r w:rsidR="0073412B">
        <w:rPr>
          <w:lang w:val="en-AU"/>
        </w:rPr>
        <w:t xml:space="preserve"> </w:t>
      </w:r>
      <w:proofErr w:type="spellStart"/>
      <w:r w:rsidR="0073412B" w:rsidRPr="0073412B">
        <w:rPr>
          <w:i/>
          <w:iCs/>
          <w:lang w:val="en-AU"/>
        </w:rPr>
        <w:t>mgcv</w:t>
      </w:r>
      <w:proofErr w:type="spellEnd"/>
      <w:r w:rsidR="0073412B">
        <w:rPr>
          <w:lang w:val="en-AU"/>
        </w:rPr>
        <w:t xml:space="preserve"> </w:t>
      </w:r>
      <w:r w:rsidR="006A7CA3">
        <w:rPr>
          <w:lang w:val="en-AU"/>
        </w:rPr>
        <w:t xml:space="preserve">and </w:t>
      </w:r>
      <w:proofErr w:type="spellStart"/>
      <w:r w:rsidR="006A7CA3" w:rsidRPr="008B13B4">
        <w:rPr>
          <w:i/>
          <w:iCs/>
          <w:lang w:val="en-AU"/>
        </w:rPr>
        <w:t>rjags</w:t>
      </w:r>
      <w:proofErr w:type="spellEnd"/>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11" w:author="Nicholas Clark" w:date="2022-06-30T11:55:00Z">
        <w:r w:rsidR="00CF183F" w:rsidRPr="00A02530" w:rsidDel="00A1368E">
          <w:rPr>
            <w:lang w:val="en-AU"/>
          </w:rPr>
          <w:delText>smooths</w:delText>
        </w:r>
      </w:del>
      <w:ins w:id="12"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105EEA3"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43046738"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13" w:author="Nicholas Clark" w:date="2022-07-01T08:30:00Z">
        <w:r w:rsidR="00954E27">
          <w:rPr>
            <w:lang w:val="en-AU"/>
          </w:rPr>
          <w:t>z</w:t>
        </w:r>
      </w:ins>
      <w:del w:id="14" w:author="Nicholas Clark" w:date="2022-07-01T08:30:00Z">
        <w:r w:rsidDel="00954E27">
          <w:rPr>
            <w:lang w:val="en-AU"/>
          </w:rPr>
          <w:delText>s</w:delText>
        </w:r>
      </w:del>
      <w:r>
        <w:rPr>
          <w:lang w:val="en-AU"/>
        </w:rPr>
        <w:t>ed additive model</w:t>
      </w:r>
      <w:r w:rsidRPr="000D4748">
        <w:rPr>
          <w:lang w:val="en-AU"/>
        </w:rPr>
        <w:t xml:space="preserve">, </w:t>
      </w:r>
      <w:r>
        <w:rPr>
          <w:lang w:val="en-AU"/>
        </w:rPr>
        <w:t>Hierarchical model, JAGS</w:t>
      </w:r>
      <w:r w:rsidRPr="000D4748">
        <w:rPr>
          <w:lang w:val="en-AU"/>
        </w:rPr>
        <w:t xml:space="preserve">, </w:t>
      </w:r>
      <w:r>
        <w:rPr>
          <w:lang w:val="en-AU"/>
        </w:rPr>
        <w:t>R package</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1DFD7151"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15" w:author="Nicholas Clark" w:date="2022-06-30T11:56:00Z">
        <w:r w:rsidR="00496462" w:rsidDel="00A1368E">
          <w:delText>boun</w:delText>
        </w:r>
        <w:r w:rsidR="00FD0232" w:rsidDel="00A1368E">
          <w:delText>ds</w:delText>
        </w:r>
      </w:del>
      <w:ins w:id="16"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17" w:name="_Hlk107482674"/>
      <w:r>
        <w:t xml:space="preserve">Moreover, ecological observations are </w:t>
      </w:r>
      <w:r w:rsidR="00BF2998">
        <w:t xml:space="preserve">almost always </w:t>
      </w:r>
      <w:r>
        <w:t>multivariate</w:t>
      </w:r>
      <w:r w:rsidR="00BF2998">
        <w:t xml:space="preserve"> </w:t>
      </w:r>
      <w:r w:rsidR="000902B5">
        <w:t>when contextual information</w:t>
      </w:r>
      <w:ins w:id="18" w:author="Nicholas Clark" w:date="2022-06-30T11:57:00Z">
        <w:r w:rsidR="00A1368E">
          <w:t>, such as data from environmental predictors or observations of non-target species,</w:t>
        </w:r>
      </w:ins>
      <w:r w:rsidR="000902B5">
        <w:t xml:space="preserve"> is considered</w:t>
      </w:r>
      <w:r>
        <w:t xml:space="preserve">. </w:t>
      </w:r>
      <w:bookmarkEnd w:id="17"/>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75443BCC"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19" w:author="Nicholas Clark" w:date="2022-07-01T08:30:00Z">
        <w:r w:rsidR="00954E27">
          <w:rPr>
            <w:lang w:val="en-AU"/>
          </w:rPr>
          <w:t>z</w:t>
        </w:r>
      </w:ins>
      <w:del w:id="20"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lastRenderedPageBreak/>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509AF0F7"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21" w:name="_Hlk107556730"/>
      <w:r w:rsidR="003D1496" w:rsidRPr="00FE143D">
        <w:rPr>
          <w:lang w:val="en-AU"/>
        </w:rPr>
        <w:t>is c</w:t>
      </w:r>
      <w:r w:rsidR="002B14F3">
        <w:rPr>
          <w:lang w:val="en-AU"/>
        </w:rPr>
        <w:t xml:space="preserve">omposed of </w:t>
      </w:r>
      <w:del w:id="22" w:author="Nicholas Clark" w:date="2022-07-01T08:31:00Z">
        <w:r w:rsidR="002B14F3" w:rsidRPr="002B14F3" w:rsidDel="00F40F0E">
          <w:rPr>
            <w:lang w:val="en-AU"/>
          </w:rPr>
          <w:delText xml:space="preserve">spline like </w:delText>
        </w:r>
      </w:del>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21"/>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23" w:author="Nicholas Clark" w:date="2022-06-30T11:58:00Z">
        <w:r w:rsidR="00646F38" w:rsidDel="00A1368E">
          <w:rPr>
            <w:lang w:val="en-AU"/>
          </w:rPr>
          <w:delText>size of the basis expansion</w:delText>
        </w:r>
      </w:del>
      <w:bookmarkStart w:id="24" w:name="_Hlk107482735"/>
      <w:ins w:id="25" w:author="Nicholas Clark" w:date="2022-06-30T11:58:00Z">
        <w:r w:rsidR="00A1368E">
          <w:rPr>
            <w:lang w:val="en-AU"/>
          </w:rPr>
          <w:t xml:space="preserve">total number of </w:t>
        </w:r>
        <w:proofErr w:type="spellStart"/>
        <w:r w:rsidR="00A1368E">
          <w:rPr>
            <w:lang w:val="en-AU"/>
          </w:rPr>
          <w:t>basis</w:t>
        </w:r>
        <w:proofErr w:type="spellEnd"/>
        <w:r w:rsidR="00A1368E">
          <w:rPr>
            <w:lang w:val="en-AU"/>
          </w:rPr>
          <w:t xml:space="preserve"> functions</w:t>
        </w:r>
      </w:ins>
      <w:r w:rsidR="00810128">
        <w:rPr>
          <w:lang w:val="en-AU"/>
        </w:rPr>
        <w:t xml:space="preserve"> </w:t>
      </w:r>
      <w:bookmarkEnd w:id="2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0EA1749E"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w:t>
      </w:r>
      <w:r w:rsidR="00EB5A1A">
        <w:rPr>
          <w:rFonts w:eastAsiaTheme="minorEastAsia"/>
        </w:rPr>
        <w:t>term</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covariate effects and 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26" w:author="Nicholas Clark" w:date="2022-06-30T11:55:00Z">
        <w:r w:rsidR="00437381" w:rsidDel="00A1368E">
          <w:rPr>
            <w:lang w:val="en-AU"/>
          </w:rPr>
          <w:delText>smooths</w:delText>
        </w:r>
      </w:del>
      <w:ins w:id="27"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28" w:author="Nicholas Clark" w:date="2022-07-01T08:33:00Z">
        <w:r w:rsidR="00F40F0E">
          <w:rPr>
            <w:lang w:val="en-AU"/>
          </w:rPr>
          <w:t xml:space="preserve"> to ensure </w:t>
        </w:r>
      </w:ins>
      <w:ins w:id="29" w:author="Nicholas Clark" w:date="2022-07-01T08:34:00Z">
        <w:r w:rsidR="00F40F0E">
          <w:rPr>
            <w:lang w:val="en-AU"/>
          </w:rPr>
          <w:t xml:space="preserve">model </w:t>
        </w:r>
      </w:ins>
      <w:del w:id="30" w:author="Nicholas Clark" w:date="2022-07-01T08:33:00Z">
        <w:r w:rsidR="00110D6B" w:rsidDel="00F40F0E">
          <w:rPr>
            <w:lang w:val="en-AU"/>
          </w:rPr>
          <w:delText xml:space="preserve"> </w:delText>
        </w:r>
      </w:del>
      <w:ins w:id="31" w:author="Nicholas Clark" w:date="2022-07-01T08:33:00Z">
        <w:r w:rsidR="00F40F0E" w:rsidRPr="00F40F0E">
          <w:rPr>
            <w:lang w:val="en-AU"/>
          </w:rPr>
          <w:t xml:space="preserve">uncertainty </w:t>
        </w:r>
      </w:ins>
      <w:ins w:id="32" w:author="Nicholas Clark" w:date="2022-07-01T08:34:00Z">
        <w:r w:rsidR="00F40F0E">
          <w:rPr>
            <w:lang w:val="en-AU"/>
          </w:rPr>
          <w:t>grows in a more realistic fashion out of sample,</w:t>
        </w:r>
      </w:ins>
      <w:ins w:id="33"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66F7C2F5" w:rsidR="000C1644" w:rsidRPr="00F83543" w:rsidDel="008F4FE8" w:rsidRDefault="003B4831">
      <w:pPr>
        <w:spacing w:line="360" w:lineRule="auto"/>
        <w:rPr>
          <w:del w:id="34"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random walk</w:t>
      </w:r>
      <w:ins w:id="35" w:author="Nicholas Clark" w:date="2022-07-01T08:23:00Z">
        <w:r w:rsidR="007F0A02">
          <w:rPr>
            <w:lang w:val="en-AU"/>
          </w:rPr>
          <w:t xml:space="preserve">, </w:t>
        </w:r>
      </w:ins>
      <w:del w:id="36"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37" w:author="Nicholas Clark" w:date="2022-07-01T08:23:00Z">
        <w:r w:rsidR="007F0A02">
          <w:rPr>
            <w:lang w:val="en-AU"/>
          </w:rPr>
          <w:t xml:space="preserve"> or a Gaussian process</w:t>
        </w:r>
      </w:ins>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multivariate 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ins w:id="38"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39" w:author="Nicholas Clark" w:date="2022-06-30T16:02:00Z">
        <w:r w:rsidR="008F4FE8">
          <w:rPr>
            <w:lang w:val="en-AU"/>
          </w:rPr>
          <w:instrText xml:space="preserve">" </w:instrText>
        </w:r>
        <w:r w:rsidR="008F4FE8">
          <w:rPr>
            <w:lang w:val="en-AU"/>
          </w:rPr>
          <w:fldChar w:fldCharType="separate"/>
        </w:r>
      </w:ins>
      <w:r w:rsidR="008F4FE8" w:rsidRPr="00871369">
        <w:rPr>
          <w:rStyle w:val="Hyperlink"/>
          <w:lang w:val="en-AU"/>
        </w:rPr>
        <w:t>https://github.com/nicholasjclark/mvgam</w:t>
      </w:r>
      <w:ins w:id="40" w:author="Nicholas Clark" w:date="2022-06-30T16:02:00Z">
        <w:r w:rsidR="008F4FE8">
          <w:rPr>
            <w:lang w:val="en-AU"/>
          </w:rPr>
          <w:fldChar w:fldCharType="end"/>
        </w:r>
      </w:ins>
      <w:r w:rsidR="000F7B6D">
        <w:rPr>
          <w:lang w:val="en-AU"/>
        </w:rPr>
        <w:t>)</w:t>
      </w:r>
      <w:ins w:id="41" w:author="Nicholas Clark" w:date="2022-06-30T16:02:00Z">
        <w:r w:rsidR="008F4FE8">
          <w:rPr>
            <w:lang w:val="en-AU"/>
          </w:rPr>
          <w:t xml:space="preserve"> and illustrate its utility via simulations and empirical examples. </w:t>
        </w:r>
      </w:ins>
      <w:del w:id="42"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43" w:author="Nicholas Clark" w:date="2022-06-30T16:02:00Z"/>
          <w:lang w:val="en-AU"/>
        </w:rPr>
      </w:pPr>
    </w:p>
    <w:p w14:paraId="69AA716F" w14:textId="6F489B50" w:rsidR="000C1644" w:rsidRPr="000C1644" w:rsidDel="008F4FE8" w:rsidRDefault="000C1644">
      <w:pPr>
        <w:spacing w:line="360" w:lineRule="auto"/>
        <w:rPr>
          <w:del w:id="44" w:author="Nicholas Clark" w:date="2022-06-30T16:02:00Z"/>
        </w:rPr>
        <w:pPrChange w:id="45" w:author="Nicholas Clark" w:date="2022-06-30T16:02:00Z">
          <w:pPr>
            <w:pStyle w:val="ListParagraph"/>
            <w:numPr>
              <w:numId w:val="4"/>
            </w:numPr>
            <w:spacing w:line="360" w:lineRule="auto"/>
            <w:ind w:hanging="360"/>
          </w:pPr>
        </w:pPrChange>
      </w:pPr>
      <w:del w:id="46"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47" w:author="Nicholas Clark" w:date="2022-06-30T16:02:00Z"/>
        </w:rPr>
        <w:pPrChange w:id="48" w:author="Nicholas Clark" w:date="2022-06-30T16:02:00Z">
          <w:pPr>
            <w:pStyle w:val="ListParagraph"/>
            <w:numPr>
              <w:numId w:val="4"/>
            </w:numPr>
            <w:spacing w:line="360" w:lineRule="auto"/>
            <w:ind w:hanging="360"/>
          </w:pPr>
        </w:pPrChange>
      </w:pPr>
      <w:del w:id="49"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50" w:author="Nicholas Clark" w:date="2022-06-30T16:02:00Z"/>
        </w:rPr>
        <w:pPrChange w:id="51" w:author="Nicholas Clark" w:date="2022-06-30T16:02:00Z">
          <w:pPr>
            <w:pStyle w:val="ListParagraph"/>
            <w:numPr>
              <w:numId w:val="4"/>
            </w:numPr>
            <w:spacing w:line="360" w:lineRule="auto"/>
            <w:ind w:hanging="360"/>
          </w:pPr>
        </w:pPrChange>
      </w:pPr>
      <w:del w:id="52" w:author="Nicholas Clark" w:date="2022-06-30T16:02:00Z">
        <w:r w:rsidDel="008F4FE8">
          <w:rPr>
            <w:lang w:val="en-AU"/>
          </w:rPr>
          <w:delText xml:space="preserve">Compute </w:delText>
        </w:r>
      </w:del>
      <w:del w:id="53"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54" w:author="Nicholas Clark" w:date="2022-06-30T16:02:00Z"/>
        </w:rPr>
        <w:pPrChange w:id="55" w:author="Nicholas Clark" w:date="2022-06-30T16:02:00Z">
          <w:pPr>
            <w:pStyle w:val="ListParagraph"/>
            <w:numPr>
              <w:numId w:val="4"/>
            </w:numPr>
            <w:spacing w:line="360" w:lineRule="auto"/>
            <w:ind w:hanging="360"/>
          </w:pPr>
        </w:pPrChange>
      </w:pPr>
      <w:del w:id="56"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57" w:author="Nicholas Clark" w:date="2022-06-30T16:02:00Z"/>
        </w:rPr>
        <w:pPrChange w:id="58" w:author="Nicholas Clark" w:date="2022-06-30T16:02:00Z">
          <w:pPr>
            <w:pStyle w:val="ListParagraph"/>
            <w:numPr>
              <w:numId w:val="4"/>
            </w:numPr>
            <w:spacing w:line="360" w:lineRule="auto"/>
            <w:ind w:hanging="360"/>
          </w:pPr>
        </w:pPrChange>
      </w:pPr>
      <w:del w:id="59"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60" w:author="Nicholas Clark" w:date="2022-06-30T16:02:00Z"/>
        </w:rPr>
        <w:pPrChange w:id="61" w:author="Nicholas Clark" w:date="2022-06-30T16:02:00Z">
          <w:pPr>
            <w:pStyle w:val="ListParagraph"/>
            <w:numPr>
              <w:numId w:val="4"/>
            </w:numPr>
            <w:spacing w:line="360" w:lineRule="auto"/>
            <w:ind w:hanging="360"/>
          </w:pPr>
        </w:pPrChange>
      </w:pPr>
      <w:del w:id="62"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63" w:author="Nicholas Clark" w:date="2022-06-30T16:02:00Z">
          <w:pPr>
            <w:pStyle w:val="ListParagraph"/>
            <w:numPr>
              <w:numId w:val="4"/>
            </w:numPr>
            <w:spacing w:line="360" w:lineRule="auto"/>
            <w:ind w:hanging="360"/>
          </w:pPr>
        </w:pPrChange>
      </w:pPr>
      <w:del w:id="64" w:author="Nicholas Clark" w:date="2022-06-30T16:02:00Z">
        <w:r w:rsidDel="008F4FE8">
          <w:rPr>
            <w:lang w:val="en-AU"/>
          </w:rPr>
          <w:delText>P</w:delText>
        </w:r>
        <w:r w:rsidRPr="000C1644" w:rsidDel="008F4FE8">
          <w:rPr>
            <w:lang w:val="en-AU"/>
          </w:rPr>
          <w:delText xml:space="preserve">lot estimated </w:delText>
        </w:r>
      </w:del>
      <w:del w:id="65" w:author="Nicholas Clark" w:date="2022-06-30T11:55:00Z">
        <w:r w:rsidRPr="000C1644" w:rsidDel="00A1368E">
          <w:rPr>
            <w:lang w:val="en-AU"/>
          </w:rPr>
          <w:delText>smooths</w:delText>
        </w:r>
      </w:del>
      <w:del w:id="66"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t>We begin by</w:t>
      </w:r>
      <w:ins w:id="67" w:author="Nicholas Clark" w:date="2022-06-30T15:59:00Z">
        <w:r w:rsidR="0002069B">
          <w:rPr>
            <w:lang w:val="en-AU"/>
          </w:rPr>
          <w:t xml:space="preserve"> introducing</w:t>
        </w:r>
      </w:ins>
      <w:r>
        <w:rPr>
          <w:lang w:val="en-AU"/>
        </w:rPr>
        <w:t xml:space="preserve"> </w:t>
      </w:r>
      <w:del w:id="68" w:author="Nicholas Clark" w:date="2022-06-30T15:47:00Z">
        <w:r w:rsidDel="00651C26">
          <w:rPr>
            <w:lang w:val="en-AU"/>
          </w:rPr>
          <w:delText>presenting our model</w:delText>
        </w:r>
      </w:del>
      <w:ins w:id="69"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lastRenderedPageBreak/>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70" w:author="Nicholas Clark" w:date="2022-07-01T08:30:00Z">
        <w:r w:rsidR="00954E27">
          <w:rPr>
            <w:b/>
            <w:bCs/>
            <w:lang w:val="en-AU"/>
          </w:rPr>
          <w:t>Z</w:t>
        </w:r>
      </w:ins>
      <w:del w:id="71"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72" w:author="Nicholas Clark" w:date="2022-06-30T15:59:00Z">
        <w:r w:rsidR="002B07C2" w:rsidDel="0002069B">
          <w:rPr>
            <w:lang w:val="en-AU"/>
          </w:rPr>
          <w:delText>dynamic</w:delText>
        </w:r>
        <w:r w:rsidR="008758D2" w:rsidDel="0002069B">
          <w:rPr>
            <w:lang w:val="en-AU"/>
          </w:rPr>
          <w:delText xml:space="preserve"> </w:delText>
        </w:r>
      </w:del>
      <w:ins w:id="73"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74" w:author="Nicholas Clark" w:date="2022-06-30T15:59:00Z">
        <w:r w:rsidR="00FF5B1E" w:rsidDel="0002069B">
          <w:rPr>
            <w:lang w:val="en-AU"/>
          </w:rPr>
          <w:delText xml:space="preserve">dynamic GAM </w:delText>
        </w:r>
      </w:del>
      <w:ins w:id="75" w:author="Nicholas Clark" w:date="2022-06-30T15:57:00Z">
        <w:r w:rsidR="00454C98">
          <w:rPr>
            <w:lang w:val="en-AU"/>
          </w:rPr>
          <w:t>DGAM</w:t>
        </w:r>
      </w:ins>
      <w:ins w:id="76" w:author="Nicholas Clark" w:date="2022-06-30T15:59:00Z">
        <w:r w:rsidR="0002069B">
          <w:rPr>
            <w:lang w:val="en-AU"/>
          </w:rPr>
          <w:t xml:space="preserve"> </w:t>
        </w:r>
      </w:ins>
      <w:ins w:id="77" w:author="Nicholas Clark" w:date="2022-06-30T16:00:00Z">
        <w:r w:rsidR="0076261C">
          <w:rPr>
            <w:lang w:val="en-AU"/>
          </w:rPr>
          <w:t xml:space="preserve">for a discrete </w:t>
        </w:r>
      </w:ins>
      <w:ins w:id="78" w:author="Nicholas Clark" w:date="2022-07-01T11:08:00Z">
        <w:r w:rsidR="009055D1">
          <w:rPr>
            <w:lang w:val="en-AU"/>
          </w:rPr>
          <w:t>integer-valued time series</w:t>
        </w:r>
      </w:ins>
      <w:ins w:id="79"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0B746D"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7CA2BC61" w:rsidR="00C961FA" w:rsidRDefault="00D811D9" w:rsidP="00F153E2">
      <w:pPr>
        <w:spacing w:line="360" w:lineRule="auto"/>
        <w:rPr>
          <w:ins w:id="80" w:author="Nicholas Clark" w:date="2022-07-01T08:48:00Z"/>
          <w:lang w:val="en-AU"/>
        </w:rPr>
      </w:pPr>
      <w:bookmarkStart w:id="81"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82"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83" w:author="Nicholas Clark" w:date="2022-07-01T08:37:00Z">
        <w:r w:rsidR="00F153E2">
          <w:rPr>
            <w:lang w:val="en-AU"/>
          </w:rPr>
          <w:t xml:space="preserve">Readers familiar with state-space models will </w:t>
        </w:r>
      </w:ins>
      <w:ins w:id="84" w:author="Nicholas Clark" w:date="2022-07-01T08:38:00Z">
        <w:r w:rsidR="00F153E2">
          <w:rPr>
            <w:lang w:val="en-AU"/>
          </w:rPr>
          <w:t>recognise the benefits of separating the temporal and observation processes</w:t>
        </w:r>
      </w:ins>
      <w:ins w:id="85"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ins w:id="86" w:author="Nicholas Clark" w:date="2022-07-01T08:38:00Z">
        <w:r w:rsidR="00F153E2">
          <w:rPr>
            <w:lang w:val="en-AU"/>
          </w:rPr>
          <w:t>, but it is worth clarifying these advantages exp</w:t>
        </w:r>
      </w:ins>
      <w:ins w:id="87" w:author="Nicholas Clark" w:date="2022-07-01T08:39:00Z">
        <w:r w:rsidR="00F153E2">
          <w:rPr>
            <w:lang w:val="en-AU"/>
          </w:rPr>
          <w:t xml:space="preserve">licitly. First, </w:t>
        </w:r>
      </w:ins>
      <w:ins w:id="88" w:author="Nicholas Clark" w:date="2022-07-01T08:40:00Z">
        <w:r w:rsidR="00C961FA">
          <w:rPr>
            <w:lang w:val="en-AU"/>
          </w:rPr>
          <w:t xml:space="preserve">evolving </w:t>
        </w:r>
      </w:ins>
      <w:ins w:id="89" w:author="Nicholas Clark" w:date="2022-07-01T08:39:00Z">
        <w:r w:rsidR="00F153E2">
          <w:rPr>
            <w:lang w:val="en-AU"/>
          </w:rPr>
          <w:t xml:space="preserve">a latent </w:t>
        </w:r>
        <w:r w:rsidR="00C961FA">
          <w:rPr>
            <w:lang w:val="en-AU"/>
          </w:rPr>
          <w:t xml:space="preserve">time series </w:t>
        </w:r>
      </w:ins>
      <w:ins w:id="90" w:author="Nicholas Clark" w:date="2022-07-01T08:40:00Z">
        <w:r w:rsidR="00C961FA">
          <w:rPr>
            <w:lang w:val="en-AU"/>
          </w:rPr>
          <w:t>as a</w:t>
        </w:r>
      </w:ins>
      <w:ins w:id="91" w:author="Nicholas Clark" w:date="2022-07-01T08:53:00Z">
        <w:r w:rsidR="000D7CBF">
          <w:rPr>
            <w:lang w:val="en-AU"/>
          </w:rPr>
          <w:t xml:space="preserve"> dynamic</w:t>
        </w:r>
      </w:ins>
      <w:ins w:id="92" w:author="Nicholas Clark" w:date="2022-07-01T08:40:00Z">
        <w:r w:rsidR="00C961FA">
          <w:rPr>
            <w:lang w:val="en-AU"/>
          </w:rPr>
          <w:t xml:space="preserve"> random variable avoids </w:t>
        </w:r>
      </w:ins>
      <w:ins w:id="93" w:author="Nicholas Clark" w:date="2022-07-01T08:41:00Z">
        <w:r w:rsidR="00C961FA">
          <w:rPr>
            <w:lang w:val="en-AU"/>
          </w:rPr>
          <w:t>problems that can occur in competing autoregressive observation models where m</w:t>
        </w:r>
      </w:ins>
      <w:ins w:id="94" w:author="Nicholas Clark" w:date="2022-07-01T08:39:00Z">
        <w:r w:rsidR="00F153E2" w:rsidRPr="00F153E2">
          <w:rPr>
            <w:lang w:val="en-AU"/>
          </w:rPr>
          <w:t xml:space="preserve">easurement error or outliers </w:t>
        </w:r>
      </w:ins>
      <w:ins w:id="95" w:author="Nicholas Clark" w:date="2022-07-01T08:41:00Z">
        <w:r w:rsidR="00C961FA">
          <w:rPr>
            <w:lang w:val="en-AU"/>
          </w:rPr>
          <w:t xml:space="preserve">can </w:t>
        </w:r>
      </w:ins>
      <w:ins w:id="96" w:author="Nicholas Clark" w:date="2022-07-01T08:39:00Z">
        <w:r w:rsidR="00F153E2" w:rsidRPr="00F153E2">
          <w:rPr>
            <w:lang w:val="en-AU"/>
          </w:rPr>
          <w:t xml:space="preserve">have large influences on estimated AR parameters and </w:t>
        </w:r>
      </w:ins>
      <w:ins w:id="97" w:author="Nicholas Clark" w:date="2022-07-01T08:54:00Z">
        <w:r w:rsidR="00B11054">
          <w:rPr>
            <w:lang w:val="en-AU"/>
          </w:rPr>
          <w:t>cause</w:t>
        </w:r>
      </w:ins>
      <w:ins w:id="98" w:author="Nicholas Clark" w:date="2022-07-01T08:39:00Z">
        <w:r w:rsidR="00F153E2" w:rsidRPr="00F153E2">
          <w:rPr>
            <w:lang w:val="en-AU"/>
          </w:rPr>
          <w:t xml:space="preserve"> </w:t>
        </w:r>
      </w:ins>
      <w:ins w:id="99" w:author="Nicholas Clark" w:date="2022-07-01T08:41:00Z">
        <w:r w:rsidR="00C961FA">
          <w:rPr>
            <w:lang w:val="en-AU"/>
          </w:rPr>
          <w:t>highly unstable forecasts (see an example in Appendix 1). Second, i</w:t>
        </w:r>
      </w:ins>
      <w:ins w:id="100" w:author="Nicholas Clark" w:date="2022-07-01T08:39:00Z">
        <w:r w:rsidR="00F153E2" w:rsidRPr="00F153E2">
          <w:rPr>
            <w:lang w:val="en-AU"/>
          </w:rPr>
          <w:t xml:space="preserve">t is far easier to handle missing </w:t>
        </w:r>
      </w:ins>
      <w:ins w:id="101" w:author="Nicholas Clark" w:date="2022-07-01T08:47:00Z">
        <w:r w:rsidR="00C961FA">
          <w:rPr>
            <w:lang w:val="en-AU"/>
          </w:rPr>
          <w:t xml:space="preserve">or irregularly sampled observations </w:t>
        </w:r>
      </w:ins>
      <w:ins w:id="102" w:author="Nicholas Clark" w:date="2022-07-01T08:41:00Z">
        <w:r w:rsidR="00C961FA">
          <w:rPr>
            <w:lang w:val="en-AU"/>
          </w:rPr>
          <w:t>when using latent processes</w:t>
        </w:r>
      </w:ins>
      <w:del w:id="103"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04" w:author="Nicholas Clark" w:date="2022-07-01T08:45:00Z">
        <w:r w:rsidR="00C961FA">
          <w:rPr>
            <w:lang w:val="en-AU"/>
          </w:rPr>
          <w:t xml:space="preserve">. </w:t>
        </w:r>
      </w:ins>
      <w:ins w:id="105" w:author="Nicholas Clark" w:date="2022-07-01T08:46:00Z">
        <w:r w:rsidR="00C961FA">
          <w:rPr>
            <w:lang w:val="en-AU"/>
          </w:rPr>
          <w:t xml:space="preserve">Because the </w:t>
        </w:r>
      </w:ins>
      <m:oMath>
        <m:sSub>
          <m:sSubPr>
            <m:ctrlPr>
              <w:ins w:id="106" w:author="Nicholas Clark" w:date="2022-07-01T08:46:00Z">
                <w:rPr>
                  <w:rFonts w:ascii="Cambria Math" w:hAnsi="Cambria Math"/>
                  <w:i/>
                </w:rPr>
              </w:ins>
            </m:ctrlPr>
          </m:sSubPr>
          <m:e>
            <m:r>
              <w:ins w:id="107" w:author="Nicholas Clark" w:date="2022-07-01T08:46:00Z">
                <w:rPr>
                  <w:rFonts w:ascii="Cambria Math" w:hAnsi="Cambria Math"/>
                </w:rPr>
                <m:t>z</m:t>
              </w:ins>
            </m:r>
          </m:e>
          <m:sub>
            <m:r>
              <w:ins w:id="108" w:author="Nicholas Clark" w:date="2022-07-01T08:46:00Z">
                <w:rPr>
                  <w:rFonts w:ascii="Cambria Math" w:hAnsi="Cambria Math"/>
                </w:rPr>
                <m:t>t</m:t>
              </w:ins>
            </m:r>
          </m:sub>
        </m:sSub>
      </m:oMath>
      <w:ins w:id="109" w:author="Nicholas Clark" w:date="2022-07-01T08:46:00Z">
        <w:r w:rsidR="00C961FA">
          <w:rPr>
            <w:rFonts w:eastAsiaTheme="minorEastAsia"/>
          </w:rPr>
          <w:t xml:space="preserve"> are unobserved they will continue to evolve</w:t>
        </w:r>
      </w:ins>
      <w:ins w:id="110" w:author="Nicholas Clark" w:date="2022-07-01T11:10:00Z">
        <w:r w:rsidR="00ED76AA">
          <w:rPr>
            <w:rFonts w:eastAsiaTheme="minorEastAsia"/>
          </w:rPr>
          <w:t xml:space="preserve">, even when </w:t>
        </w:r>
      </w:ins>
      <w:ins w:id="111" w:author="Nicholas Clark" w:date="2022-07-01T11:11:00Z">
        <w:r w:rsidR="00ED76AA">
          <w:rPr>
            <w:rFonts w:eastAsiaTheme="minorEastAsia"/>
          </w:rPr>
          <w:t xml:space="preserve">an observation </w:t>
        </w:r>
      </w:ins>
      <m:oMath>
        <m:sSub>
          <m:sSubPr>
            <m:ctrlPr>
              <w:ins w:id="112" w:author="Nicholas Clark" w:date="2022-07-01T11:11:00Z">
                <w:rPr>
                  <w:rStyle w:val="mi"/>
                  <w:rFonts w:ascii="Cambria Math" w:hAnsi="Cambria Math"/>
                  <w:color w:val="333333"/>
                  <w:bdr w:val="none" w:sz="0" w:space="0" w:color="auto" w:frame="1"/>
                  <w:shd w:val="clear" w:color="auto" w:fill="FFFFFF"/>
                </w:rPr>
              </w:ins>
            </m:ctrlPr>
          </m:sSubPr>
          <m:e>
            <m:r>
              <w:ins w:id="113" w:author="Nicholas Clark" w:date="2022-07-01T11:11:00Z">
                <w:rPr>
                  <w:rStyle w:val="mi"/>
                  <w:rFonts w:ascii="Cambria Math" w:hAnsi="Cambria Math"/>
                  <w:color w:val="333333"/>
                  <w:bdr w:val="none" w:sz="0" w:space="0" w:color="auto" w:frame="1"/>
                  <w:shd w:val="clear" w:color="auto" w:fill="FFFFFF"/>
                </w:rPr>
                <m:t>Y</m:t>
              </w:ins>
            </m:r>
          </m:e>
          <m:sub>
            <m:r>
              <w:ins w:id="114" w:author="Nicholas Clark" w:date="2022-07-01T11:11:00Z">
                <w:rPr>
                  <w:rStyle w:val="mi"/>
                  <w:rFonts w:ascii="Cambria Math" w:hAnsi="Cambria Math"/>
                  <w:color w:val="333333"/>
                  <w:bdr w:val="none" w:sz="0" w:space="0" w:color="auto" w:frame="1"/>
                  <w:shd w:val="clear" w:color="auto" w:fill="FFFFFF"/>
                </w:rPr>
                <m:t>t</m:t>
              </w:ins>
            </m:r>
          </m:sub>
        </m:sSub>
      </m:oMath>
      <w:ins w:id="115" w:author="Nicholas Clark" w:date="2022-07-01T11:11:00Z">
        <w:r w:rsidR="00ED76AA">
          <w:rPr>
            <w:rStyle w:val="mi"/>
            <w:rFonts w:eastAsiaTheme="minorEastAsia"/>
            <w:color w:val="333333"/>
            <w:bdr w:val="none" w:sz="0" w:space="0" w:color="auto" w:frame="1"/>
            <w:shd w:val="clear" w:color="auto" w:fill="FFFFFF"/>
          </w:rPr>
          <w:t xml:space="preserve"> is missing,</w:t>
        </w:r>
      </w:ins>
      <w:ins w:id="116" w:author="Nicholas Clark" w:date="2022-07-01T08:46:00Z">
        <w:r w:rsidR="00C961FA">
          <w:rPr>
            <w:rFonts w:eastAsiaTheme="minorEastAsia"/>
          </w:rPr>
          <w:t xml:space="preserve"> via dynamic equations</w:t>
        </w:r>
      </w:ins>
      <w:ins w:id="117" w:author="Nicholas Clark" w:date="2022-07-01T11:11:00Z">
        <w:r w:rsidR="00ED76AA">
          <w:rPr>
            <w:rFonts w:eastAsiaTheme="minorEastAsia"/>
          </w:rPr>
          <w:t xml:space="preserve"> that </w:t>
        </w:r>
      </w:ins>
      <w:ins w:id="118" w:author="Nicholas Clark" w:date="2022-07-01T08:46:00Z">
        <w:r w:rsidR="00C961FA">
          <w:rPr>
            <w:rFonts w:eastAsiaTheme="minorEastAsia"/>
          </w:rPr>
          <w:t>conveniently provide r</w:t>
        </w:r>
      </w:ins>
      <w:proofErr w:type="spellStart"/>
      <w:ins w:id="119" w:author="Nicholas Clark" w:date="2022-07-01T08:45:00Z">
        <w:r w:rsidR="00C961FA" w:rsidRPr="00F153E2">
          <w:rPr>
            <w:lang w:val="en-AU"/>
          </w:rPr>
          <w:t>ecursive</w:t>
        </w:r>
        <w:proofErr w:type="spellEnd"/>
        <w:r w:rsidR="00C961FA" w:rsidRPr="00F153E2">
          <w:rPr>
            <w:lang w:val="en-AU"/>
          </w:rPr>
          <w:t xml:space="preserve"> expressions for h-step ahead prediction, historical filtering and updating of forecasts</w:t>
        </w:r>
      </w:ins>
      <w:ins w:id="120"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21"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22" w:author="Nicholas Clark" w:date="2022-07-01T08:46:00Z">
        <w:r w:rsidR="00C961FA">
          <w:rPr>
            <w:lang w:val="en-AU"/>
          </w:rPr>
          <w:t>.</w:t>
        </w:r>
      </w:ins>
      <w:ins w:id="123" w:author="Nicholas Clark" w:date="2022-07-01T08:45:00Z">
        <w:r w:rsidR="00C961FA">
          <w:rPr>
            <w:rFonts w:eastAsiaTheme="minorEastAsia"/>
          </w:rPr>
          <w:t xml:space="preserve"> </w:t>
        </w:r>
      </w:ins>
      <w:ins w:id="124" w:author="Nicholas Clark" w:date="2022-07-01T08:43:00Z">
        <w:r w:rsidR="00C961FA">
          <w:rPr>
            <w:rFonts w:eastAsiaTheme="minorEastAsia"/>
          </w:rPr>
          <w:t xml:space="preserve">In contrast, </w:t>
        </w:r>
      </w:ins>
      <w:ins w:id="125" w:author="Nicholas Clark" w:date="2022-07-01T08:39:00Z">
        <w:r w:rsidR="00F153E2" w:rsidRPr="00F153E2">
          <w:rPr>
            <w:lang w:val="en-AU"/>
          </w:rPr>
          <w:t>a</w:t>
        </w:r>
      </w:ins>
      <w:ins w:id="126" w:author="Nicholas Clark" w:date="2022-07-01T08:43:00Z">
        <w:r w:rsidR="00C961FA">
          <w:rPr>
            <w:lang w:val="en-AU"/>
          </w:rPr>
          <w:t xml:space="preserve"> missing observation </w:t>
        </w:r>
      </w:ins>
      <w:ins w:id="127" w:author="Nicholas Clark" w:date="2022-07-01T08:44:00Z">
        <w:r w:rsidR="00C961FA">
          <w:rPr>
            <w:lang w:val="en-AU"/>
          </w:rPr>
          <w:t>in an</w:t>
        </w:r>
      </w:ins>
      <w:ins w:id="128" w:author="Nicholas Clark" w:date="2022-07-01T08:39:00Z">
        <w:r w:rsidR="00F153E2" w:rsidRPr="00F153E2">
          <w:rPr>
            <w:lang w:val="en-AU"/>
          </w:rPr>
          <w:t xml:space="preserve"> AR3 </w:t>
        </w:r>
      </w:ins>
      <w:ins w:id="129" w:author="Nicholas Clark" w:date="2022-07-01T08:43:00Z">
        <w:r w:rsidR="00C961FA">
          <w:rPr>
            <w:lang w:val="en-AU"/>
          </w:rPr>
          <w:t xml:space="preserve">observation </w:t>
        </w:r>
      </w:ins>
      <w:ins w:id="130" w:author="Nicholas Clark" w:date="2022-07-01T08:39:00Z">
        <w:r w:rsidR="00F153E2" w:rsidRPr="00F153E2">
          <w:rPr>
            <w:lang w:val="en-AU"/>
          </w:rPr>
          <w:t xml:space="preserve">model will result in </w:t>
        </w:r>
      </w:ins>
      <w:ins w:id="131" w:author="Nicholas Clark" w:date="2022-07-01T08:44:00Z">
        <w:r w:rsidR="00C961FA">
          <w:rPr>
            <w:lang w:val="en-AU"/>
          </w:rPr>
          <w:t>NAs for four rows of the design matrix</w:t>
        </w:r>
      </w:ins>
      <w:ins w:id="132" w:author="Nicholas Clark" w:date="2022-07-01T08:39:00Z">
        <w:r w:rsidR="00F153E2" w:rsidRPr="00F153E2">
          <w:rPr>
            <w:lang w:val="en-AU"/>
          </w:rPr>
          <w:t xml:space="preserve"> </w:t>
        </w:r>
      </w:ins>
      <w:ins w:id="133" w:author="Nicholas Clark" w:date="2022-07-01T08:44:00Z">
        <w:r w:rsidR="00C961FA">
          <w:rPr>
            <w:lang w:val="en-AU"/>
          </w:rPr>
          <w:t xml:space="preserve">(one missing </w:t>
        </w:r>
      </w:ins>
      <m:oMath>
        <m:sSub>
          <m:sSubPr>
            <m:ctrlPr>
              <w:ins w:id="134" w:author="Nicholas Clark" w:date="2022-07-01T08:44:00Z">
                <w:rPr>
                  <w:rStyle w:val="mi"/>
                  <w:rFonts w:ascii="Cambria Math" w:hAnsi="Cambria Math"/>
                  <w:color w:val="333333"/>
                  <w:bdr w:val="none" w:sz="0" w:space="0" w:color="auto" w:frame="1"/>
                  <w:shd w:val="clear" w:color="auto" w:fill="FFFFFF"/>
                </w:rPr>
              </w:ins>
            </m:ctrlPr>
          </m:sSubPr>
          <m:e>
            <m:r>
              <w:ins w:id="135" w:author="Nicholas Clark" w:date="2022-07-01T08:44:00Z">
                <w:rPr>
                  <w:rStyle w:val="mi"/>
                  <w:rFonts w:ascii="Cambria Math" w:hAnsi="Cambria Math"/>
                  <w:color w:val="333333"/>
                  <w:bdr w:val="none" w:sz="0" w:space="0" w:color="auto" w:frame="1"/>
                  <w:shd w:val="clear" w:color="auto" w:fill="FFFFFF"/>
                </w:rPr>
                <m:t>Y</m:t>
              </w:ins>
            </m:r>
          </m:e>
          <m:sub>
            <m:r>
              <w:ins w:id="136" w:author="Nicholas Clark" w:date="2022-07-01T08:44:00Z">
                <w:rPr>
                  <w:rStyle w:val="mi"/>
                  <w:rFonts w:ascii="Cambria Math" w:hAnsi="Cambria Math"/>
                  <w:color w:val="333333"/>
                  <w:bdr w:val="none" w:sz="0" w:space="0" w:color="auto" w:frame="1"/>
                  <w:shd w:val="clear" w:color="auto" w:fill="FFFFFF"/>
                </w:rPr>
                <m:t>t</m:t>
              </w:ins>
            </m:r>
          </m:sub>
        </m:sSub>
      </m:oMath>
      <w:ins w:id="137" w:author="Nicholas Clark" w:date="2022-07-01T08:44:00Z">
        <w:r w:rsidR="00C961FA">
          <w:rPr>
            <w:rStyle w:val="mi"/>
            <w:rFonts w:eastAsiaTheme="minorEastAsia"/>
            <w:color w:val="333333"/>
            <w:bdr w:val="none" w:sz="0" w:space="0" w:color="auto" w:frame="1"/>
            <w:shd w:val="clear" w:color="auto" w:fill="FFFFFF"/>
          </w:rPr>
          <w:t xml:space="preserve"> and </w:t>
        </w:r>
        <w:r w:rsidR="00C961FA">
          <w:rPr>
            <w:rStyle w:val="mi"/>
            <w:rFonts w:eastAsiaTheme="minorEastAsia"/>
            <w:color w:val="333333"/>
            <w:bdr w:val="none" w:sz="0" w:space="0" w:color="auto" w:frame="1"/>
            <w:shd w:val="clear" w:color="auto" w:fill="FFFFFF"/>
          </w:rPr>
          <w:lastRenderedPageBreak/>
          <w:t xml:space="preserve">three missing </w:t>
        </w:r>
      </w:ins>
      <w:ins w:id="138" w:author="Nicholas Clark" w:date="2022-07-01T08:55:00Z">
        <w:r w:rsidR="000D5C29">
          <w:rPr>
            <w:rStyle w:val="mi"/>
            <w:rFonts w:eastAsiaTheme="minorEastAsia"/>
            <w:color w:val="333333"/>
            <w:bdr w:val="none" w:sz="0" w:space="0" w:color="auto" w:frame="1"/>
            <w:shd w:val="clear" w:color="auto" w:fill="FFFFFF"/>
          </w:rPr>
          <w:t xml:space="preserve">AR </w:t>
        </w:r>
      </w:ins>
      <w:ins w:id="139" w:author="Nicholas Clark" w:date="2022-07-01T08:44:00Z">
        <w:r w:rsidR="00C961FA">
          <w:rPr>
            <w:rStyle w:val="mi"/>
            <w:rFonts w:eastAsiaTheme="minorEastAsia"/>
            <w:color w:val="333333"/>
            <w:bdr w:val="none" w:sz="0" w:space="0" w:color="auto" w:frame="1"/>
            <w:shd w:val="clear" w:color="auto" w:fill="FFFFFF"/>
          </w:rPr>
          <w:t>predictors)</w:t>
        </w:r>
      </w:ins>
      <w:ins w:id="140"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141"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proofErr w:type="spellStart"/>
        <w:proofErr w:type="gramStart"/>
        <w:r w:rsidR="009F5D6B" w:rsidRPr="009F5D6B">
          <w:rPr>
            <w:rStyle w:val="mi"/>
            <w:rFonts w:eastAsiaTheme="minorEastAsia"/>
            <w:i/>
            <w:iCs/>
            <w:color w:val="333333"/>
            <w:bdr w:val="none" w:sz="0" w:space="0" w:color="auto" w:frame="1"/>
            <w:shd w:val="clear" w:color="auto" w:fill="FFFFFF"/>
            <w:rPrChange w:id="142" w:author="Nicholas Clark" w:date="2022-07-01T11:14:00Z">
              <w:rPr>
                <w:rStyle w:val="mi"/>
                <w:rFonts w:eastAsiaTheme="minorEastAsia"/>
                <w:color w:val="333333"/>
                <w:bdr w:val="none" w:sz="0" w:space="0" w:color="auto" w:frame="1"/>
                <w:shd w:val="clear" w:color="auto" w:fill="FFFFFF"/>
              </w:rPr>
            </w:rPrChange>
          </w:rPr>
          <w:t>lm</w:t>
        </w:r>
        <w:proofErr w:type="spellEnd"/>
        <w:r w:rsidR="009F5D6B" w:rsidRPr="009F5D6B">
          <w:rPr>
            <w:rStyle w:val="mi"/>
            <w:rFonts w:eastAsiaTheme="minorEastAsia"/>
            <w:i/>
            <w:iCs/>
            <w:color w:val="333333"/>
            <w:bdr w:val="none" w:sz="0" w:space="0" w:color="auto" w:frame="1"/>
            <w:shd w:val="clear" w:color="auto" w:fill="FFFFFF"/>
            <w:rPrChange w:id="143" w:author="Nicholas Clark" w:date="2022-07-01T11:14:00Z">
              <w:rPr>
                <w:rStyle w:val="mi"/>
                <w:rFonts w:eastAsiaTheme="minorEastAsia"/>
                <w:color w:val="333333"/>
                <w:bdr w:val="none" w:sz="0" w:space="0" w:color="auto" w:frame="1"/>
                <w:shd w:val="clear" w:color="auto" w:fill="FFFFFF"/>
              </w:rPr>
            </w:rPrChange>
          </w:rPr>
          <w:t>(</w:t>
        </w:r>
        <w:proofErr w:type="gramEnd"/>
        <w:r w:rsidR="009F5D6B" w:rsidRPr="009F5D6B">
          <w:rPr>
            <w:rStyle w:val="mi"/>
            <w:rFonts w:eastAsiaTheme="minorEastAsia"/>
            <w:i/>
            <w:iCs/>
            <w:color w:val="333333"/>
            <w:bdr w:val="none" w:sz="0" w:space="0" w:color="auto" w:frame="1"/>
            <w:shd w:val="clear" w:color="auto" w:fill="FFFFFF"/>
            <w:rPrChange w:id="144" w:author="Nicholas Clark" w:date="2022-07-01T11:14:00Z">
              <w:rPr>
                <w:rStyle w:val="mi"/>
                <w:rFonts w:eastAsiaTheme="minorEastAsia"/>
                <w:color w:val="333333"/>
                <w:bdr w:val="none" w:sz="0" w:space="0" w:color="auto" w:frame="1"/>
                <w:shd w:val="clear" w:color="auto" w:fill="FFFFFF"/>
              </w:rPr>
            </w:rPrChange>
          </w:rPr>
          <w:t>)</w:t>
        </w:r>
        <w:r w:rsidR="009F5D6B">
          <w:rPr>
            <w:rStyle w:val="mi"/>
            <w:rFonts w:eastAsiaTheme="minorEastAsia"/>
            <w:color w:val="333333"/>
            <w:bdr w:val="none" w:sz="0" w:space="0" w:color="auto" w:frame="1"/>
            <w:shd w:val="clear" w:color="auto" w:fill="FFFFFF"/>
          </w:rPr>
          <w:t xml:space="preserve"> and </w:t>
        </w:r>
        <w:proofErr w:type="spellStart"/>
        <w:r w:rsidR="009F5D6B" w:rsidRPr="009F5D6B">
          <w:rPr>
            <w:rStyle w:val="mi"/>
            <w:rFonts w:eastAsiaTheme="minorEastAsia"/>
            <w:i/>
            <w:iCs/>
            <w:color w:val="333333"/>
            <w:bdr w:val="none" w:sz="0" w:space="0" w:color="auto" w:frame="1"/>
            <w:shd w:val="clear" w:color="auto" w:fill="FFFFFF"/>
            <w:rPrChange w:id="145" w:author="Nicholas Clark" w:date="2022-07-01T11:15:00Z">
              <w:rPr>
                <w:rStyle w:val="mi"/>
                <w:rFonts w:eastAsiaTheme="minorEastAsia"/>
                <w:color w:val="333333"/>
                <w:bdr w:val="none" w:sz="0" w:space="0" w:color="auto" w:frame="1"/>
                <w:shd w:val="clear" w:color="auto" w:fill="FFFFFF"/>
              </w:rPr>
            </w:rPrChange>
          </w:rPr>
          <w:t>glm</w:t>
        </w:r>
        <w:proofErr w:type="spellEnd"/>
        <w:r w:rsidR="009F5D6B" w:rsidRPr="009F5D6B">
          <w:rPr>
            <w:rStyle w:val="mi"/>
            <w:rFonts w:eastAsiaTheme="minorEastAsia"/>
            <w:i/>
            <w:iCs/>
            <w:color w:val="333333"/>
            <w:bdr w:val="none" w:sz="0" w:space="0" w:color="auto" w:frame="1"/>
            <w:shd w:val="clear" w:color="auto" w:fill="FFFFFF"/>
            <w:rPrChange w:id="146" w:author="Nicholas Clark" w:date="2022-07-01T11:15:00Z">
              <w:rPr>
                <w:rStyle w:val="mi"/>
                <w:rFonts w:eastAsiaTheme="minorEastAsia"/>
                <w:color w:val="333333"/>
                <w:bdr w:val="none" w:sz="0" w:space="0" w:color="auto" w:frame="1"/>
                <w:shd w:val="clear" w:color="auto" w:fill="FFFFFF"/>
              </w:rPr>
            </w:rPrChange>
          </w:rPr>
          <w:t>()</w:t>
        </w:r>
        <w:r w:rsidR="009F5D6B">
          <w:rPr>
            <w:rStyle w:val="mi"/>
            <w:rFonts w:eastAsiaTheme="minorEastAsia"/>
            <w:color w:val="333333"/>
            <w:bdr w:val="none" w:sz="0" w:space="0" w:color="auto" w:frame="1"/>
            <w:shd w:val="clear" w:color="auto" w:fill="FFFFFF"/>
          </w:rPr>
          <w:t xml:space="preserve"> methods in R, for example)</w:t>
        </w:r>
      </w:ins>
      <w:ins w:id="147" w:author="Nicholas Clark" w:date="2022-07-01T08:44:00Z">
        <w:r w:rsidR="00C961FA">
          <w:rPr>
            <w:rStyle w:val="mi"/>
            <w:rFonts w:eastAsiaTheme="minorEastAsia"/>
            <w:color w:val="333333"/>
            <w:bdr w:val="none" w:sz="0" w:space="0" w:color="auto" w:frame="1"/>
            <w:shd w:val="clear" w:color="auto" w:fill="FFFFFF"/>
          </w:rPr>
          <w:t>.</w:t>
        </w:r>
      </w:ins>
      <w:ins w:id="148" w:author="Nicholas Clark" w:date="2022-07-01T08:45:00Z">
        <w:r w:rsidR="00C961FA">
          <w:rPr>
            <w:lang w:val="en-AU"/>
          </w:rPr>
          <w:t xml:space="preserve"> </w:t>
        </w:r>
      </w:ins>
      <w:ins w:id="149"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150" w:author="Nicholas Clark" w:date="2022-07-01T08:52:00Z">
        <w:r w:rsidR="00322A63">
          <w:rPr>
            <w:lang w:val="en-AU"/>
          </w:rPr>
          <w:t>can often be</w:t>
        </w:r>
      </w:ins>
      <w:ins w:id="151"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and that multiple observation processes</w:t>
        </w:r>
      </w:ins>
      <w:ins w:id="152" w:author="Nicholas Clark" w:date="2022-07-01T08:39:00Z">
        <w:r w:rsidR="00F153E2" w:rsidRPr="00F153E2">
          <w:rPr>
            <w:lang w:val="en-AU"/>
          </w:rPr>
          <w:t xml:space="preserve"> can depend on shared latent processes</w:t>
        </w:r>
      </w:ins>
      <w:ins w:id="153"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154" w:author="Nicholas Clark" w:date="2022-07-01T08:48:00Z">
        <w:r w:rsidR="00C961FA">
          <w:rPr>
            <w:lang w:val="en-AU"/>
          </w:rPr>
          <w:t xml:space="preserve">. </w:t>
        </w:r>
      </w:ins>
    </w:p>
    <w:bookmarkEnd w:id="81"/>
    <w:p w14:paraId="3A81EB7B" w14:textId="77777777" w:rsidR="00C961FA" w:rsidRDefault="00C961FA" w:rsidP="00F153E2">
      <w:pPr>
        <w:spacing w:line="360" w:lineRule="auto"/>
        <w:rPr>
          <w:ins w:id="155" w:author="Nicholas Clark" w:date="2022-07-01T08:48:00Z"/>
          <w:lang w:val="en-AU"/>
        </w:rPr>
      </w:pPr>
    </w:p>
    <w:p w14:paraId="50CD7C5D" w14:textId="13B5A4DA" w:rsidR="00D811D9" w:rsidRPr="00C961FA" w:rsidRDefault="00200D23" w:rsidP="00F153E2">
      <w:pPr>
        <w:spacing w:line="360" w:lineRule="auto"/>
        <w:rPr>
          <w:lang w:val="en-AU"/>
          <w:rPrChange w:id="156"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157" w:author="Nicholas Clark" w:date="2022-06-30T15:47:00Z">
        <w:r w:rsidR="00A07EE6">
          <w:rPr>
            <w:lang w:val="en-AU"/>
          </w:rPr>
          <w:t>can be</w:t>
        </w:r>
      </w:ins>
      <w:del w:id="158"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0B746D"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13B4E059" w:rsidR="005B70D1" w:rsidRDefault="005F3032" w:rsidP="005C36C2">
      <w:pPr>
        <w:spacing w:line="360" w:lineRule="auto"/>
        <w:rPr>
          <w:ins w:id="159" w:author="Nicholas Clark" w:date="2022-06-30T15:33:00Z"/>
          <w:rFonts w:eastAsiaTheme="minorEastAsia"/>
        </w:rPr>
      </w:pPr>
      <w:bookmarkStart w:id="160" w:name="_Hlk107484577"/>
      <w:ins w:id="161" w:author="Nicholas Clark" w:date="2022-06-30T12:22:00Z">
        <w:r>
          <w:rPr>
            <w:rFonts w:eastAsiaTheme="minorEastAsia"/>
          </w:rPr>
          <w:t xml:space="preserve">The assumption of a fixed standard deviation for the temporal process </w:t>
        </w:r>
      </w:ins>
      <w:ins w:id="162" w:author="Nicholas Clark" w:date="2022-06-30T12:23:00Z">
        <w:r>
          <w:rPr>
            <w:rFonts w:eastAsiaTheme="minorEastAsia"/>
          </w:rPr>
          <w:t xml:space="preserve">error could potentially be a limitation if the series of interest displays </w:t>
        </w:r>
      </w:ins>
      <w:ins w:id="163" w:author="Nicholas Clark" w:date="2022-06-30T12:27:00Z">
        <w:r>
          <w:rPr>
            <w:rFonts w:eastAsiaTheme="minorEastAsia"/>
          </w:rPr>
          <w:t xml:space="preserve">non-constant volatility with </w:t>
        </w:r>
      </w:ins>
      <w:ins w:id="164" w:author="Nicholas Clark" w:date="2022-06-30T12:23:00Z">
        <w:r>
          <w:rPr>
            <w:rFonts w:eastAsiaTheme="minorEastAsia"/>
          </w:rPr>
          <w:t>perturbations</w:t>
        </w:r>
      </w:ins>
      <w:ins w:id="165" w:author="Nicholas Clark" w:date="2022-06-30T12:24:00Z">
        <w:r>
          <w:rPr>
            <w:rFonts w:eastAsiaTheme="minorEastAsia"/>
          </w:rPr>
          <w:t xml:space="preserve"> that may be evidence of responses to ‘</w:t>
        </w:r>
        <w:proofErr w:type="gramStart"/>
        <w:r>
          <w:rPr>
            <w:rFonts w:eastAsiaTheme="minorEastAsia"/>
          </w:rPr>
          <w:t>shocks’</w:t>
        </w:r>
        <w:proofErr w:type="gramEnd"/>
        <w:r>
          <w:rPr>
            <w:rFonts w:eastAsiaTheme="minorEastAsia"/>
          </w:rPr>
          <w:t xml:space="preserve">. </w:t>
        </w:r>
      </w:ins>
      <w:bookmarkEnd w:id="160"/>
      <w:ins w:id="166" w:author="Nicholas Clark" w:date="2022-06-30T15:52:00Z">
        <w:r w:rsidR="007B223B">
          <w:rPr>
            <w:rFonts w:eastAsiaTheme="minorEastAsia"/>
          </w:rPr>
          <w:t>The time series literature is rich with different model specifications for accommodating dynamic distributional models, including sto</w:t>
        </w:r>
      </w:ins>
      <w:ins w:id="167" w:author="Nicholas Clark" w:date="2022-06-30T15:53:00Z">
        <w:r w:rsidR="007B223B">
          <w:rPr>
            <w:rFonts w:eastAsiaTheme="minorEastAsia"/>
          </w:rPr>
          <w:t xml:space="preserve">chastic volatility and GARCH processes </w:t>
        </w:r>
      </w:ins>
      <w:r w:rsidR="007B223B">
        <w:rPr>
          <w:rFonts w:eastAsiaTheme="minorEastAsia"/>
        </w:rPr>
        <w:fldChar w:fldCharType="begin"/>
      </w:r>
      <w:r w:rsidR="009C35F4">
        <w:rPr>
          <w:rFonts w:eastAsiaTheme="minorEastAsia"/>
        </w:rPr>
        <w:instrText xml:space="preserve"> ADDIN EN.CITE &lt;EndNote&gt;&lt;Cite&gt;&lt;Author&gt;Carrasco&lt;/Author&gt;&lt;Year&gt;2002&lt;/Year&gt;&lt;RecNum&gt;2624&lt;/RecNum&gt;&lt;DisplayText&gt;(Carrasco and Chen 2002)&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EndNote&gt;</w:instrText>
      </w:r>
      <w:r w:rsidR="007B223B">
        <w:rPr>
          <w:rFonts w:eastAsiaTheme="minorEastAsia"/>
        </w:rPr>
        <w:fldChar w:fldCharType="separate"/>
      </w:r>
      <w:r w:rsidR="007B223B">
        <w:rPr>
          <w:rFonts w:eastAsiaTheme="minorEastAsia"/>
          <w:noProof/>
        </w:rPr>
        <w:t>(Carrasco and Chen 2002)</w:t>
      </w:r>
      <w:r w:rsidR="007B223B">
        <w:rPr>
          <w:rFonts w:eastAsiaTheme="minorEastAsia"/>
        </w:rPr>
        <w:fldChar w:fldCharType="end"/>
      </w:r>
      <w:ins w:id="168" w:author="Nicholas Clark" w:date="2022-06-30T15:53:00Z">
        <w:r w:rsidR="007B223B">
          <w:rPr>
            <w:rFonts w:eastAsiaTheme="minorEastAsia"/>
          </w:rPr>
          <w:t xml:space="preserve">. </w:t>
        </w:r>
      </w:ins>
      <w:ins w:id="169" w:author="Nicholas Clark" w:date="2022-06-30T15:49:00Z">
        <w:r w:rsidR="00B56C22">
          <w:rPr>
            <w:rFonts w:eastAsiaTheme="minorEastAsia"/>
          </w:rPr>
          <w:t xml:space="preserve">In sharp contrast, </w:t>
        </w:r>
      </w:ins>
      <w:ins w:id="170" w:author="Nicholas Clark" w:date="2022-06-30T15:34:00Z">
        <w:r w:rsidR="005B70D1">
          <w:rPr>
            <w:rFonts w:eastAsiaTheme="minorEastAsia"/>
          </w:rPr>
          <w:t xml:space="preserve">temporal dependence </w:t>
        </w:r>
      </w:ins>
      <w:ins w:id="171" w:author="Nicholas Clark" w:date="2022-06-30T15:49:00Z">
        <w:r w:rsidR="00B56C22">
          <w:rPr>
            <w:rFonts w:eastAsiaTheme="minorEastAsia"/>
          </w:rPr>
          <w:t xml:space="preserve">could </w:t>
        </w:r>
      </w:ins>
      <w:ins w:id="172" w:author="Nicholas Clark" w:date="2022-06-30T15:50:00Z">
        <w:r w:rsidR="00B56C22">
          <w:rPr>
            <w:rFonts w:eastAsiaTheme="minorEastAsia"/>
          </w:rPr>
          <w:t xml:space="preserve">also be modelled </w:t>
        </w:r>
      </w:ins>
      <w:ins w:id="173" w:author="Nicholas Clark" w:date="2022-06-30T15:34:00Z">
        <w:r w:rsidR="005B70D1">
          <w:rPr>
            <w:rFonts w:eastAsiaTheme="minorEastAsia"/>
          </w:rPr>
          <w:t xml:space="preserve">via </w:t>
        </w:r>
      </w:ins>
      <w:ins w:id="174" w:author="Nicholas Clark" w:date="2022-06-30T15:50:00Z">
        <w:r w:rsidR="00B56C22">
          <w:rPr>
            <w:rFonts w:eastAsiaTheme="minorEastAsia"/>
          </w:rPr>
          <w:t xml:space="preserve">a </w:t>
        </w:r>
      </w:ins>
      <w:ins w:id="175" w:author="Nicholas Clark" w:date="2022-06-30T15:34:00Z">
        <w:r w:rsidR="005B70D1">
          <w:rPr>
            <w:rFonts w:eastAsiaTheme="minorEastAsia"/>
          </w:rPr>
          <w:t xml:space="preserve">latent Gaussian </w:t>
        </w:r>
      </w:ins>
      <w:ins w:id="176" w:author="Nicholas Clark" w:date="2022-06-30T15:37:00Z">
        <w:r w:rsidR="008908A0">
          <w:rPr>
            <w:rFonts w:eastAsiaTheme="minorEastAsia"/>
          </w:rPr>
          <w:t>p</w:t>
        </w:r>
      </w:ins>
      <w:ins w:id="177" w:author="Nicholas Clark" w:date="2022-06-30T15:34:00Z">
        <w:r w:rsidR="005B70D1">
          <w:rPr>
            <w:rFonts w:eastAsiaTheme="minorEastAsia"/>
          </w:rPr>
          <w:t>rocess</w:t>
        </w:r>
      </w:ins>
      <w:ins w:id="178" w:author="Nicholas Clark" w:date="2022-06-30T15:50:00Z">
        <w:r w:rsidR="00B56C22">
          <w:rPr>
            <w:rFonts w:eastAsiaTheme="minorEastAsia"/>
          </w:rPr>
          <w:t xml:space="preserve">, which provides a non-parametric </w:t>
        </w:r>
      </w:ins>
      <w:ins w:id="179" w:author="Nicholas Clark" w:date="2022-06-30T15:51:00Z">
        <w:r w:rsidR="00B56C22">
          <w:rPr>
            <w:rFonts w:eastAsiaTheme="minorEastAsia"/>
          </w:rPr>
          <w:t xml:space="preserve">probability distribution over </w:t>
        </w:r>
      </w:ins>
      <w:ins w:id="180" w:author="Nicholas Clark" w:date="2022-06-30T15:52:00Z">
        <w:r w:rsidR="00B56C22">
          <w:rPr>
            <w:rFonts w:eastAsiaTheme="minorEastAsia"/>
          </w:rPr>
          <w:t>functions</w:t>
        </w:r>
      </w:ins>
      <w:ins w:id="181" w:author="Nicholas Clark" w:date="2022-06-30T15:50:00Z">
        <w:r w:rsidR="00B56C22">
          <w:rPr>
            <w:rFonts w:eastAsiaTheme="minorEastAsia"/>
          </w:rPr>
          <w:t xml:space="preserve">. </w:t>
        </w:r>
      </w:ins>
      <w:ins w:id="182" w:author="Nicholas Clark" w:date="2022-06-30T15:37:00Z">
        <w:r w:rsidR="008908A0">
          <w:rPr>
            <w:rFonts w:eastAsiaTheme="minorEastAsia"/>
          </w:rPr>
          <w:t>Gaussian processes are particularly suitable for ecological time series where we often expec</w:t>
        </w:r>
      </w:ins>
      <w:ins w:id="183" w:author="Nicholas Clark" w:date="2022-06-30T15:38:00Z">
        <w:r w:rsidR="008908A0">
          <w:rPr>
            <w:rFonts w:eastAsiaTheme="minorEastAsia"/>
          </w:rPr>
          <w:t xml:space="preserve">t dynamics to evolve </w:t>
        </w:r>
      </w:ins>
      <w:ins w:id="184" w:author="Nicholas Clark" w:date="2022-06-30T15:54:00Z">
        <w:r w:rsidR="007B223B">
          <w:rPr>
            <w:rFonts w:eastAsiaTheme="minorEastAsia"/>
          </w:rPr>
          <w:t xml:space="preserve">as a smooth function </w:t>
        </w:r>
      </w:ins>
      <w:ins w:id="185"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186" w:author="Nicholas Clark" w:date="2022-06-30T15:38:00Z">
        <w:r w:rsidR="008908A0">
          <w:rPr>
            <w:rFonts w:eastAsiaTheme="minorEastAsia"/>
          </w:rPr>
          <w:t>.</w:t>
        </w:r>
      </w:ins>
      <w:ins w:id="187" w:author="Nicholas Clark" w:date="2022-06-30T15:40:00Z">
        <w:r w:rsidR="008908A0">
          <w:rPr>
            <w:rFonts w:eastAsiaTheme="minorEastAsia"/>
          </w:rPr>
          <w:t xml:space="preserve"> </w:t>
        </w:r>
      </w:ins>
      <w:ins w:id="188" w:author="Nicholas Clark" w:date="2022-06-30T16:06:00Z">
        <w:r w:rsidR="00576C40">
          <w:rPr>
            <w:rFonts w:eastAsiaTheme="minorEastAsia"/>
          </w:rPr>
          <w:t xml:space="preserve">To save computational costs, it is also possible to 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189" w:author="Nicholas Clark" w:date="2022-06-30T16:07:00Z">
        <w:r w:rsidR="005E4D4C">
          <w:rPr>
            <w:rFonts w:eastAsiaTheme="minorEastAsia"/>
          </w:rPr>
          <w:t xml:space="preserve">recently been </w:t>
        </w:r>
      </w:ins>
      <w:ins w:id="190" w:author="Nicholas Clark" w:date="2022-06-30T16:06:00Z">
        <w:r w:rsidR="00576C40">
          <w:rPr>
            <w:rFonts w:eastAsiaTheme="minorEastAsia"/>
          </w:rPr>
          <w:t xml:space="preserve">shown </w:t>
        </w:r>
      </w:ins>
      <w:ins w:id="191" w:author="Nicholas Clark" w:date="2022-06-30T16:07:00Z">
        <w:r w:rsidR="005E4D4C">
          <w:rPr>
            <w:rFonts w:eastAsiaTheme="minorEastAsia"/>
          </w:rPr>
          <w:t>to hav</w:t>
        </w:r>
      </w:ins>
      <w:ins w:id="192" w:author="Nicholas Clark" w:date="2022-07-01T11:15:00Z">
        <w:r w:rsidR="00DD70D1">
          <w:rPr>
            <w:rFonts w:eastAsiaTheme="minorEastAsia"/>
          </w:rPr>
          <w:t>e</w:t>
        </w:r>
      </w:ins>
      <w:ins w:id="193" w:author="Nicholas Clark" w:date="2022-06-30T16:07:00Z">
        <w:r w:rsidR="005E4D4C">
          <w:rPr>
            <w:rFonts w:eastAsiaTheme="minorEastAsia"/>
          </w:rPr>
          <w:t xml:space="preserve"> </w:t>
        </w:r>
      </w:ins>
      <w:ins w:id="194" w:author="Nicholas Clark" w:date="2022-06-30T16:06:00Z">
        <w:r w:rsidR="00576C40">
          <w:rPr>
            <w:rFonts w:eastAsiaTheme="minorEastAsia"/>
          </w:rPr>
          <w:t xml:space="preserve">excellent </w:t>
        </w:r>
      </w:ins>
      <w:ins w:id="195" w:author="Nicholas Clark" w:date="2022-06-30T16:07:00Z">
        <w:r w:rsidR="00576C40">
          <w:rPr>
            <w:rFonts w:eastAsiaTheme="minorEastAsia"/>
          </w:rPr>
          <w:t xml:space="preserve">forecasting </w:t>
        </w:r>
      </w:ins>
      <w:ins w:id="196" w:author="Nicholas Clark" w:date="2022-06-30T16:06:00Z">
        <w:r w:rsidR="00576C40">
          <w:rPr>
            <w:rFonts w:eastAsiaTheme="minorEastAsia"/>
          </w:rPr>
          <w:t xml:space="preserve">properties </w:t>
        </w:r>
      </w:ins>
      <w:ins w:id="197" w:author="Nicholas Clark" w:date="2022-06-30T16:07:00Z">
        <w:r w:rsidR="001B3868">
          <w:rPr>
            <w:rFonts w:eastAsiaTheme="minorEastAsia"/>
          </w:rPr>
          <w:t>via</w:t>
        </w:r>
      </w:ins>
      <w:ins w:id="198" w:author="Nicholas Clark" w:date="2022-06-30T16:06:00Z">
        <w:r w:rsidR="00576C40">
          <w:rPr>
            <w:rFonts w:eastAsiaTheme="minorEastAsia"/>
          </w:rPr>
          <w:t xml:space="preserve"> </w:t>
        </w:r>
      </w:ins>
      <w:ins w:id="199" w:author="Nicholas Clark" w:date="2022-06-30T16:07:00Z">
        <w:r w:rsidR="00576C40">
          <w:rPr>
            <w:rFonts w:eastAsiaTheme="minorEastAsia"/>
          </w:rPr>
          <w:t>simulations by</w:t>
        </w:r>
      </w:ins>
      <w:ins w:id="200" w:author="Nicholas Clark" w:date="2022-06-30T16:06:00Z">
        <w:r w:rsidR="00576C40">
          <w:rPr>
            <w:rFonts w:eastAsiaTheme="minorEastAsia"/>
          </w:rPr>
          <w:t xml:space="preserve">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01" w:author="Nicholas Clark" w:date="2022-06-30T15:54:00Z"/>
          <w:rFonts w:eastAsiaTheme="minorEastAsia"/>
        </w:rPr>
      </w:pPr>
      <w:del w:id="202"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03" w:author="Nicholas Clark" w:date="2022-06-30T15:42:00Z">
        <w:r w:rsidDel="00651C26">
          <w:rPr>
            <w:rFonts w:eastAsiaTheme="minorEastAsia"/>
          </w:rPr>
          <w:delText xml:space="preserve">similarly </w:delText>
        </w:r>
      </w:del>
      <w:del w:id="204"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05" w:author="Nicholas Clark" w:date="2022-06-30T12:18:00Z">
        <w:r w:rsidR="0067259B" w:rsidRPr="00EA70A0" w:rsidDel="007B5757">
          <w:rPr>
            <w:rFonts w:eastAsiaTheme="minorEastAsia"/>
            <w:i/>
            <w:iCs/>
          </w:rPr>
          <w:delText>ja</w:delText>
        </w:r>
      </w:del>
      <w:del w:id="206"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07" w:author="Nicholas Clark" w:date="2022-06-30T12:19:00Z">
        <w:r w:rsidR="00174B0D" w:rsidDel="00C13901">
          <w:rPr>
            <w:rFonts w:eastAsiaTheme="minorEastAsia"/>
          </w:rPr>
          <w:delText xml:space="preserve">JAGS </w:delText>
        </w:r>
      </w:del>
      <w:del w:id="208"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09" w:author="Nicholas Clark" w:date="2022-06-30T12:19:00Z">
        <w:r w:rsidR="00643B99" w:rsidDel="00C13901">
          <w:rPr>
            <w:rFonts w:eastAsiaTheme="minorEastAsia"/>
          </w:rPr>
          <w:delText xml:space="preserve">JAGS </w:delText>
        </w:r>
      </w:del>
      <w:del w:id="210"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11" w:author="Nicholas Clark" w:date="2022-06-30T12:21:00Z">
        <w:r w:rsidR="00761C83" w:rsidDel="00C13901">
          <w:rPr>
            <w:rFonts w:eastAsiaTheme="minorEastAsia"/>
          </w:rPr>
          <w:delText xml:space="preserve">via Gibbs samplers </w:delText>
        </w:r>
      </w:del>
      <w:del w:id="212"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13" w:author="Nicholas Clark" w:date="2022-06-30T15:54:00Z"/>
          <w:rFonts w:eastAsiaTheme="minorEastAsia"/>
        </w:rPr>
      </w:pPr>
    </w:p>
    <w:p w14:paraId="672D2173" w14:textId="2597A1C2" w:rsidR="00227951" w:rsidRPr="0040569A" w:rsidDel="007B223B" w:rsidRDefault="00823325" w:rsidP="005C36C2">
      <w:pPr>
        <w:spacing w:line="360" w:lineRule="auto"/>
        <w:rPr>
          <w:del w:id="214" w:author="Nicholas Clark" w:date="2022-06-30T15:54:00Z"/>
          <w:rFonts w:eastAsiaTheme="minorEastAsia"/>
          <w:lang w:val="en-AU"/>
        </w:rPr>
      </w:pPr>
      <w:del w:id="215"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16" w:author="Nicholas Clark" w:date="2022-06-30T11:55:00Z">
        <w:r w:rsidR="009666FE" w:rsidDel="00A1368E">
          <w:rPr>
            <w:rFonts w:eastAsiaTheme="minorEastAsia"/>
          </w:rPr>
          <w:delText>smooths</w:delText>
        </w:r>
      </w:del>
      <w:del w:id="217"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42A1F6CE"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049BE2F8" w:rsidR="0007071B" w:rsidRDefault="009A2DCA" w:rsidP="005C36C2">
      <w:pPr>
        <w:spacing w:line="360" w:lineRule="auto"/>
        <w:rPr>
          <w:lang w:val="en-AU"/>
        </w:rPr>
      </w:pPr>
      <w:r>
        <w:rPr>
          <w:lang w:val="en-AU"/>
        </w:rPr>
        <w:lastRenderedPageBreak/>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w:t>
      </w:r>
      <w:ins w:id="218" w:author="Nicholas Clark" w:date="2022-06-30T15:57:00Z">
        <w:r w:rsidR="005808DE">
          <w:rPr>
            <w:lang w:val="en-AU"/>
          </w:rPr>
          <w:t xml:space="preserve">can </w:t>
        </w:r>
      </w:ins>
      <w:r w:rsidR="00AE2E78">
        <w:rPr>
          <w:lang w:val="en-AU"/>
        </w:rPr>
        <w:t xml:space="preserve">modify </w:t>
      </w:r>
      <w:del w:id="219" w:author="Nicholas Clark" w:date="2022-06-30T15:57:00Z">
        <w:r w:rsidR="00AE2E78" w:rsidDel="005808DE">
          <w:rPr>
            <w:lang w:val="en-AU"/>
          </w:rPr>
          <w:delText xml:space="preserve">our </w:delText>
        </w:r>
      </w:del>
      <w:ins w:id="220" w:author="Nicholas Clark" w:date="2022-06-30T15:57:00Z">
        <w:r w:rsidR="005808DE">
          <w:rPr>
            <w:lang w:val="en-AU"/>
          </w:rPr>
          <w:t xml:space="preserve">a </w:t>
        </w:r>
      </w:ins>
      <w:del w:id="221" w:author="Nicholas Clark" w:date="2022-06-30T15:57:00Z">
        <w:r w:rsidR="00AE2E78" w:rsidDel="005808DE">
          <w:rPr>
            <w:lang w:val="en-AU"/>
          </w:rPr>
          <w:delText xml:space="preserve">dynamic </w:delText>
        </w:r>
      </w:del>
      <w:ins w:id="222" w:author="Nicholas Clark" w:date="2022-06-30T15:57:00Z">
        <w:r w:rsidR="005808DE">
          <w:rPr>
            <w:lang w:val="en-AU"/>
          </w:rPr>
          <w:t>D</w:t>
        </w:r>
      </w:ins>
      <w:r w:rsidR="00AE2E78">
        <w:rPr>
          <w:lang w:val="en-AU"/>
        </w:rPr>
        <w:t xml:space="preserve">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223"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224" w:author="Nicholas Clark" w:date="2022-06-30T15:57:00Z">
        <w:r w:rsidR="005808DE">
          <w:rPr>
            <w:lang w:val="en-AU"/>
          </w:rPr>
          <w:t>a</w:t>
        </w:r>
      </w:ins>
      <w:del w:id="225" w:author="Nicholas Clark" w:date="2022-06-30T15:57:00Z">
        <w:r w:rsidR="00BF6348" w:rsidDel="005808DE">
          <w:rPr>
            <w:lang w:val="en-AU"/>
          </w:rPr>
          <w:delText>our</w:delText>
        </w:r>
      </w:del>
      <w:r w:rsidR="00BF6348">
        <w:rPr>
          <w:lang w:val="en-AU"/>
        </w:rPr>
        <w:t xml:space="preserve"> dynamic </w:t>
      </w:r>
      <w:ins w:id="226"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573267E1"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1222F3A8"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3A8FC7F" w:rsidR="00C67451" w:rsidRPr="00697F11" w:rsidRDefault="00C67451" w:rsidP="005C36C2">
      <w:pPr>
        <w:spacing w:line="360" w:lineRule="auto"/>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227" w:author="Nicholas Clark" w:date="2022-06-30T15:58:00Z">
        <w:r w:rsidR="00B81EE0" w:rsidDel="00EC5971">
          <w:rPr>
            <w:rFonts w:eastAsiaTheme="minorEastAsia"/>
            <w:lang w:val="en-AU"/>
          </w:rPr>
          <w:delText>We approach this</w:delText>
        </w:r>
      </w:del>
      <w:ins w:id="228" w:author="Nicholas Clark" w:date="2022-06-30T15:58:00Z">
        <w:r w:rsidR="00EC5971">
          <w:rPr>
            <w:rFonts w:eastAsiaTheme="minorEastAsia"/>
            <w:lang w:val="en-AU"/>
          </w:rPr>
          <w:t>The</w:t>
        </w:r>
      </w:ins>
      <w:r w:rsidR="00B81EE0">
        <w:rPr>
          <w:rFonts w:eastAsiaTheme="minorEastAsia"/>
          <w:lang w:val="en-AU"/>
        </w:rPr>
        <w:t xml:space="preserve"> problem </w:t>
      </w:r>
      <w:ins w:id="229"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lastRenderedPageBreak/>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230" w:author="Nicholas Clark" w:date="2022-06-30T15:58:00Z">
        <w:r w:rsidR="00EC5971">
          <w:rPr>
            <w:rFonts w:eastAsiaTheme="minorEastAsia"/>
            <w:lang w:val="en-AU"/>
          </w:rPr>
          <w:t>ne such</w:t>
        </w:r>
      </w:ins>
      <w:del w:id="231"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 xml:space="preserve">e </w:t>
      </w:r>
      <w:ins w:id="232" w:author="Nicholas Clark" w:date="2022-06-30T15:59:00Z">
        <w:r w:rsidR="00EC5971">
          <w:rPr>
            <w:rFonts w:eastAsiaTheme="minorEastAsia"/>
            <w:lang w:val="en-AU"/>
          </w:rPr>
          <w:t xml:space="preserve">can </w:t>
        </w:r>
      </w:ins>
      <w:r w:rsidR="00EB4CA4">
        <w:rPr>
          <w:rFonts w:eastAsiaTheme="minorEastAsia"/>
          <w:lang w:val="en-AU"/>
        </w:rPr>
        <w:t>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233"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234" w:author="Nicholas Clark" w:date="2022-06-30T15:48:00Z"/>
          <w:lang w:val="en-AU"/>
        </w:rPr>
      </w:pPr>
    </w:p>
    <w:p w14:paraId="6DACB305" w14:textId="43F1386C" w:rsidR="00DC75B5" w:rsidRDefault="00DC75B5" w:rsidP="005C36C2">
      <w:pPr>
        <w:spacing w:line="360" w:lineRule="auto"/>
        <w:rPr>
          <w:ins w:id="235" w:author="Nicholas Clark" w:date="2022-06-30T15:48:00Z"/>
          <w:b/>
          <w:bCs/>
          <w:lang w:val="en-AU"/>
        </w:rPr>
      </w:pPr>
      <w:ins w:id="236" w:author="Nicholas Clark" w:date="2022-06-30T15:48:00Z">
        <w:r w:rsidRPr="00DC75B5">
          <w:rPr>
            <w:b/>
            <w:bCs/>
            <w:lang w:val="en-AU"/>
            <w:rPrChange w:id="237" w:author="Nicholas Clark" w:date="2022-06-30T15:48:00Z">
              <w:rPr>
                <w:lang w:val="en-AU"/>
              </w:rPr>
            </w:rPrChange>
          </w:rPr>
          <w:t xml:space="preserve">ESTIMATING DGAMS WITH THE </w:t>
        </w:r>
        <w:proofErr w:type="spellStart"/>
        <w:r w:rsidRPr="007B6B78">
          <w:rPr>
            <w:b/>
            <w:bCs/>
            <w:i/>
            <w:iCs/>
            <w:lang w:val="en-AU"/>
            <w:rPrChange w:id="238" w:author="Nicholas Clark" w:date="2022-07-08T16:16:00Z">
              <w:rPr>
                <w:lang w:val="en-AU"/>
              </w:rPr>
            </w:rPrChange>
          </w:rPr>
          <w:t>mvgam</w:t>
        </w:r>
        <w:proofErr w:type="spellEnd"/>
        <w:r w:rsidRPr="00DC75B5">
          <w:rPr>
            <w:b/>
            <w:bCs/>
            <w:lang w:val="en-AU"/>
            <w:rPrChange w:id="239" w:author="Nicholas Clark" w:date="2022-06-30T15:48:00Z">
              <w:rPr>
                <w:lang w:val="en-AU"/>
              </w:rPr>
            </w:rPrChange>
          </w:rPr>
          <w:t xml:space="preserve"> </w:t>
        </w:r>
      </w:ins>
      <w:ins w:id="240" w:author="Nicholas Clark" w:date="2022-07-01T11:07:00Z">
        <w:r w:rsidR="00AE03B8">
          <w:rPr>
            <w:b/>
            <w:bCs/>
            <w:lang w:val="en-AU"/>
          </w:rPr>
          <w:t xml:space="preserve">R </w:t>
        </w:r>
      </w:ins>
      <w:ins w:id="241" w:author="Nicholas Clark" w:date="2022-06-30T15:48:00Z">
        <w:r w:rsidRPr="00DC75B5">
          <w:rPr>
            <w:b/>
            <w:bCs/>
            <w:lang w:val="en-AU"/>
            <w:rPrChange w:id="242" w:author="Nicholas Clark" w:date="2022-06-30T15:48:00Z">
              <w:rPr>
                <w:lang w:val="en-AU"/>
              </w:rPr>
            </w:rPrChange>
          </w:rPr>
          <w:t>PACKAGE</w:t>
        </w:r>
      </w:ins>
    </w:p>
    <w:p w14:paraId="497E3CF7" w14:textId="46CC7C45" w:rsidR="008F4FE8" w:rsidRPr="00F83543" w:rsidRDefault="007B223B" w:rsidP="008F4FE8">
      <w:pPr>
        <w:spacing w:line="360" w:lineRule="auto"/>
        <w:rPr>
          <w:ins w:id="243" w:author="Nicholas Clark" w:date="2022-06-30T16:03:00Z"/>
          <w:lang w:val="en-AU"/>
        </w:rPr>
      </w:pPr>
      <w:ins w:id="244" w:author="Nicholas Clark" w:date="2022-06-30T15:55:00Z">
        <w:r>
          <w:rPr>
            <w:rFonts w:eastAsiaTheme="minorEastAsia"/>
          </w:rPr>
          <w:t xml:space="preserve">While it is possible to model residual autocorrelation for univariate series in the </w:t>
        </w:r>
      </w:ins>
      <w:ins w:id="245" w:author="Nicholas Clark" w:date="2022-06-30T15:56:00Z">
        <w:r>
          <w:rPr>
            <w:rFonts w:eastAsiaTheme="minorEastAsia"/>
          </w:rPr>
          <w:t xml:space="preserve">popular </w:t>
        </w:r>
      </w:ins>
      <w:ins w:id="246" w:author="Nicholas Clark" w:date="2022-06-30T15:55:00Z">
        <w:r>
          <w:rPr>
            <w:rFonts w:eastAsiaTheme="minorEastAsia"/>
          </w:rPr>
          <w:t xml:space="preserve">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forecasts. </w:t>
        </w:r>
      </w:ins>
      <w:ins w:id="247" w:author="Nicholas Clark" w:date="2022-06-30T15:56:00Z">
        <w:r w:rsidR="0062133B">
          <w:rPr>
            <w:rFonts w:eastAsiaTheme="minorEastAsia"/>
          </w:rPr>
          <w:t xml:space="preserve">There is also no simple way that we are aware of to estimate dynamic factor </w:t>
        </w:r>
      </w:ins>
      <w:ins w:id="248" w:author="Nicholas Clark" w:date="2022-07-01T11:07:00Z">
        <w:r w:rsidR="009055D1">
          <w:rPr>
            <w:rFonts w:eastAsiaTheme="minorEastAsia"/>
          </w:rPr>
          <w:t>D</w:t>
        </w:r>
      </w:ins>
      <w:ins w:id="249" w:author="Nicholas Clark" w:date="2022-06-30T15:56:00Z">
        <w:r w:rsidR="0062133B">
          <w:rPr>
            <w:rFonts w:eastAsiaTheme="minorEastAsia"/>
          </w:rPr>
          <w:t>GAMs</w:t>
        </w:r>
      </w:ins>
      <w:ins w:id="250" w:author="Nicholas Clark" w:date="2022-07-01T11:16:00Z">
        <w:r w:rsidR="00E644BB">
          <w:rPr>
            <w:rFonts w:eastAsiaTheme="minorEastAsia"/>
          </w:rPr>
          <w:t xml:space="preserve"> using existing open-source software</w:t>
        </w:r>
      </w:ins>
      <w:ins w:id="251" w:author="Nicholas Clark" w:date="2022-06-30T15:56:00Z">
        <w:r w:rsidR="0062133B">
          <w:rPr>
            <w:rFonts w:eastAsiaTheme="minorEastAsia"/>
          </w:rPr>
          <w:t xml:space="preserve">. </w:t>
        </w:r>
      </w:ins>
      <w:ins w:id="252" w:author="Nicholas Clark" w:date="2022-06-30T15:55:00Z">
        <w:r>
          <w:rPr>
            <w:rFonts w:eastAsiaTheme="minorEastAsia"/>
          </w:rPr>
          <w:t xml:space="preserve">We introduce the </w:t>
        </w:r>
        <w:proofErr w:type="spellStart"/>
        <w:r w:rsidRPr="007B223B">
          <w:rPr>
            <w:rFonts w:eastAsiaTheme="minorEastAsia"/>
            <w:i/>
            <w:iCs/>
            <w:rPrChange w:id="253" w:author="Nicholas Clark" w:date="2022-06-30T15:56:00Z">
              <w:rPr>
                <w:rFonts w:eastAsiaTheme="minorEastAsia"/>
              </w:rPr>
            </w:rPrChange>
          </w:rPr>
          <w:t>mvgam</w:t>
        </w:r>
        <w:proofErr w:type="spellEnd"/>
        <w:r>
          <w:rPr>
            <w:rFonts w:eastAsiaTheme="minorEastAsia"/>
          </w:rPr>
          <w:t xml:space="preserve"> R package as an open-source software tool to estimate parameters of DGAMs and use them to </w:t>
        </w:r>
      </w:ins>
      <w:ins w:id="254" w:author="Nicholas Clark" w:date="2022-06-30T15:56:00Z">
        <w:r>
          <w:rPr>
            <w:rFonts w:eastAsiaTheme="minorEastAsia"/>
          </w:rPr>
          <w:t xml:space="preserve">generate probabilistic forecasts. </w:t>
        </w:r>
      </w:ins>
      <w:ins w:id="255" w:author="Nicholas Clark" w:date="2022-06-30T15:55:00Z">
        <w:r>
          <w:rPr>
            <w:rFonts w:eastAsiaTheme="minorEastAsia"/>
          </w:rPr>
          <w:t xml:space="preserve">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proofErr w:type="spellEnd"/>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256" w:author="Nicholas Clark" w:date="2022-06-30T16:04:00Z">
        <w:r w:rsidR="00576C40">
          <w:rPr>
            <w:rFonts w:eastAsiaTheme="minorEastAsia"/>
          </w:rPr>
          <w:t>(either as random walk, AR trends up to ord</w:t>
        </w:r>
      </w:ins>
      <w:ins w:id="257" w:author="Nicholas Clark" w:date="2022-06-30T16:05:00Z">
        <w:r w:rsidR="00576C40">
          <w:rPr>
            <w:rFonts w:eastAsiaTheme="minorEastAsia"/>
          </w:rPr>
          <w:t xml:space="preserve">er 3, or as Gaussian processes) </w:t>
        </w:r>
      </w:ins>
      <w:ins w:id="258" w:author="Nicholas Clark" w:date="2022-06-30T15:55:00Z">
        <w:r>
          <w:rPr>
            <w:rFonts w:eastAsiaTheme="minorEastAsia"/>
          </w:rPr>
          <w:t xml:space="preserve">and to update any prior distributions specified by the user, while all data reformatting necessary for 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259" w:author="Nicholas Clark" w:date="2022-06-30T16:03:00Z">
        <w:r w:rsidR="008F4FE8" w:rsidRPr="008F4FE8">
          <w:rPr>
            <w:lang w:val="en-AU"/>
          </w:rPr>
          <w:t xml:space="preserve"> </w:t>
        </w:r>
        <w:r w:rsidR="008F4FE8">
          <w:rPr>
            <w:lang w:val="en-AU"/>
          </w:rPr>
          <w:t xml:space="preserve">The </w:t>
        </w:r>
        <w:proofErr w:type="spellStart"/>
        <w:r w:rsidR="008F4FE8" w:rsidRPr="008F4FE8">
          <w:rPr>
            <w:i/>
            <w:iCs/>
            <w:lang w:val="en-AU"/>
            <w:rPrChange w:id="260" w:author="Nicholas Clark" w:date="2022-06-30T16:03:00Z">
              <w:rPr>
                <w:lang w:val="en-AU"/>
              </w:rPr>
            </w:rPrChange>
          </w:rPr>
          <w:t>mvgam</w:t>
        </w:r>
        <w:proofErr w:type="spellEnd"/>
        <w:r w:rsidR="008F4FE8">
          <w:rPr>
            <w:lang w:val="en-AU"/>
          </w:rPr>
          <w:t xml:space="preserve"> R package provides the following key functions:</w:t>
        </w:r>
      </w:ins>
    </w:p>
    <w:p w14:paraId="0AF5AD05" w14:textId="77777777" w:rsidR="008F4FE8" w:rsidRDefault="008F4FE8" w:rsidP="008F4FE8">
      <w:pPr>
        <w:spacing w:line="360" w:lineRule="auto"/>
        <w:rPr>
          <w:ins w:id="261"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262" w:author="Nicholas Clark" w:date="2022-06-30T16:07:00Z"/>
          <w:rPrChange w:id="263" w:author="Nicholas Clark" w:date="2022-06-30T16:07:00Z">
            <w:rPr>
              <w:ins w:id="264" w:author="Nicholas Clark" w:date="2022-06-30T16:07:00Z"/>
              <w:i/>
              <w:iCs/>
              <w:lang w:val="en-AU"/>
            </w:rPr>
          </w:rPrChange>
        </w:rPr>
      </w:pPr>
      <w:ins w:id="265" w:author="Nicholas Clark" w:date="2022-06-30T16:03:00Z">
        <w:r>
          <w:rPr>
            <w:lang w:val="en-AU"/>
          </w:rPr>
          <w:lastRenderedPageBreak/>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ins>
    </w:p>
    <w:p w14:paraId="53ECE0AF" w14:textId="627D9F82" w:rsidR="00CC73E7" w:rsidRPr="000C1644" w:rsidRDefault="00CC73E7" w:rsidP="00CC73E7">
      <w:pPr>
        <w:pStyle w:val="ListParagraph"/>
        <w:numPr>
          <w:ilvl w:val="0"/>
          <w:numId w:val="4"/>
        </w:numPr>
        <w:spacing w:line="360" w:lineRule="auto"/>
        <w:rPr>
          <w:ins w:id="266" w:author="Nicholas Clark" w:date="2022-06-30T16:03:00Z"/>
        </w:rPr>
      </w:pPr>
      <w:ins w:id="267"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268" w:author="Nicholas Clark" w:date="2022-07-01T11:17:00Z">
        <w:r w:rsidR="00461325">
          <w:rPr>
            <w:lang w:val="en-AU"/>
          </w:rPr>
          <w:t>,</w:t>
        </w:r>
      </w:ins>
      <w:ins w:id="269" w:author="Nicholas Clark" w:date="2022-06-30T16:07:00Z">
        <w:r>
          <w:rPr>
            <w:lang w:val="en-AU"/>
          </w:rPr>
          <w:t xml:space="preserve"> using the S3 plot function </w:t>
        </w:r>
        <w:proofErr w:type="spellStart"/>
        <w:proofErr w:type="gramStart"/>
        <w:r w:rsidRPr="006B0B30">
          <w:rPr>
            <w:i/>
            <w:iCs/>
            <w:lang w:val="en-AU"/>
          </w:rPr>
          <w:t>plot.mvgam</w:t>
        </w:r>
        <w:proofErr w:type="spellEnd"/>
        <w:proofErr w:type="gramEnd"/>
        <w:r w:rsidRPr="006B0B30">
          <w:rPr>
            <w:i/>
            <w:iCs/>
            <w:lang w:val="en-AU"/>
          </w:rPr>
          <w:t>()</w:t>
        </w:r>
      </w:ins>
    </w:p>
    <w:p w14:paraId="7D7C8179" w14:textId="1C5A4F60" w:rsidR="008F4FE8" w:rsidRPr="00024CDC" w:rsidRDefault="008F4FE8" w:rsidP="008F4FE8">
      <w:pPr>
        <w:pStyle w:val="ListParagraph"/>
        <w:numPr>
          <w:ilvl w:val="0"/>
          <w:numId w:val="4"/>
        </w:numPr>
        <w:spacing w:line="360" w:lineRule="auto"/>
        <w:rPr>
          <w:ins w:id="270" w:author="Nicholas Clark" w:date="2022-06-30T16:08:00Z"/>
          <w:rPrChange w:id="271" w:author="Nicholas Clark" w:date="2022-06-30T16:08:00Z">
            <w:rPr>
              <w:ins w:id="272" w:author="Nicholas Clark" w:date="2022-06-30T16:08:00Z"/>
              <w:i/>
              <w:iCs/>
              <w:lang w:val="en-AU"/>
            </w:rPr>
          </w:rPrChange>
        </w:rPr>
      </w:pPr>
      <w:ins w:id="273"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ins>
    </w:p>
    <w:p w14:paraId="4FA3D5CA" w14:textId="2809CAF7" w:rsidR="00024CDC" w:rsidRPr="000C1644" w:rsidRDefault="00024CDC" w:rsidP="00024CDC">
      <w:pPr>
        <w:pStyle w:val="ListParagraph"/>
        <w:numPr>
          <w:ilvl w:val="0"/>
          <w:numId w:val="4"/>
        </w:numPr>
        <w:spacing w:line="360" w:lineRule="auto"/>
        <w:rPr>
          <w:ins w:id="274" w:author="Nicholas Clark" w:date="2022-06-30T16:03:00Z"/>
        </w:rPr>
      </w:pPr>
      <w:ins w:id="275"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ins>
    </w:p>
    <w:p w14:paraId="2C8004C8" w14:textId="77777777" w:rsidR="008F4FE8" w:rsidRPr="000C1644" w:rsidRDefault="008F4FE8" w:rsidP="008F4FE8">
      <w:pPr>
        <w:pStyle w:val="ListParagraph"/>
        <w:numPr>
          <w:ilvl w:val="0"/>
          <w:numId w:val="4"/>
        </w:numPr>
        <w:spacing w:line="360" w:lineRule="auto"/>
        <w:rPr>
          <w:ins w:id="276" w:author="Nicholas Clark" w:date="2022-06-30T16:03:00Z"/>
        </w:rPr>
      </w:pPr>
      <w:bookmarkStart w:id="277" w:name="_Hlk107556103"/>
      <w:ins w:id="278" w:author="Nicholas Clark" w:date="2022-06-30T16:03:00Z">
        <w:r>
          <w:rPr>
            <w:lang w:val="en-AU"/>
          </w:rPr>
          <w:t xml:space="preserve">Compute correlations among latent trends for multivariate sets of series using function </w:t>
        </w:r>
        <w:proofErr w:type="spellStart"/>
        <w:r w:rsidRPr="006B0B30">
          <w:rPr>
            <w:i/>
            <w:iCs/>
            <w:lang w:val="en-AU"/>
          </w:rPr>
          <w:t>lv_</w:t>
        </w:r>
        <w:proofErr w:type="gramStart"/>
        <w:r w:rsidRPr="006B0B30">
          <w:rPr>
            <w:i/>
            <w:iCs/>
            <w:lang w:val="en-AU"/>
          </w:rPr>
          <w:t>correlations</w:t>
        </w:r>
        <w:proofErr w:type="spellEnd"/>
        <w:r w:rsidRPr="006B0B30">
          <w:rPr>
            <w:i/>
            <w:iCs/>
            <w:lang w:val="en-AU"/>
          </w:rPr>
          <w:t>(</w:t>
        </w:r>
        <w:proofErr w:type="gramEnd"/>
        <w:r w:rsidRPr="006B0B30">
          <w:rPr>
            <w:i/>
            <w:iCs/>
            <w:lang w:val="en-AU"/>
          </w:rPr>
          <w:t>)</w:t>
        </w:r>
      </w:ins>
    </w:p>
    <w:bookmarkEnd w:id="277"/>
    <w:p w14:paraId="46443004" w14:textId="77777777" w:rsidR="008F4FE8" w:rsidRPr="000C1644" w:rsidRDefault="008F4FE8" w:rsidP="008F4FE8">
      <w:pPr>
        <w:pStyle w:val="ListParagraph"/>
        <w:numPr>
          <w:ilvl w:val="0"/>
          <w:numId w:val="4"/>
        </w:numPr>
        <w:spacing w:line="360" w:lineRule="auto"/>
        <w:rPr>
          <w:ins w:id="279" w:author="Nicholas Clark" w:date="2022-06-30T16:03:00Z"/>
        </w:rPr>
      </w:pPr>
      <w:ins w:id="280" w:author="Nicholas Clark" w:date="2022-06-30T16:03:00Z">
        <w:r>
          <w:t xml:space="preserve">Perform model selection using rolling window forecast evaluation with functions </w:t>
        </w:r>
        <w:proofErr w:type="spellStart"/>
        <w:r w:rsidRPr="006B0B30">
          <w:rPr>
            <w:i/>
            <w:iCs/>
          </w:rPr>
          <w:t>eval_</w:t>
        </w:r>
        <w:proofErr w:type="gramStart"/>
        <w:r w:rsidRPr="006B0B30">
          <w:rPr>
            <w:i/>
            <w:iCs/>
          </w:rPr>
          <w:t>mvgam</w:t>
        </w:r>
        <w:proofErr w:type="spellEnd"/>
        <w:r w:rsidRPr="006B0B30">
          <w:rPr>
            <w:i/>
            <w:iCs/>
          </w:rPr>
          <w:t>(</w:t>
        </w:r>
        <w:proofErr w:type="gram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ins>
    </w:p>
    <w:p w14:paraId="40F2EE9B" w14:textId="77777777" w:rsidR="008F4FE8" w:rsidRPr="00F35DDB" w:rsidRDefault="008F4FE8" w:rsidP="008F4FE8">
      <w:pPr>
        <w:pStyle w:val="ListParagraph"/>
        <w:numPr>
          <w:ilvl w:val="0"/>
          <w:numId w:val="4"/>
        </w:numPr>
        <w:spacing w:line="360" w:lineRule="auto"/>
        <w:rPr>
          <w:ins w:id="281" w:author="Nicholas Clark" w:date="2022-06-30T16:03:00Z"/>
        </w:rPr>
      </w:pPr>
      <w:ins w:id="282"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w:t>
        </w:r>
        <w:proofErr w:type="gramStart"/>
        <w:r w:rsidRPr="006B0B30">
          <w:rPr>
            <w:i/>
            <w:iCs/>
            <w:lang w:val="en-AU"/>
          </w:rPr>
          <w:t>init</w:t>
        </w:r>
        <w:proofErr w:type="spellEnd"/>
        <w:r w:rsidRPr="006B0B30">
          <w:rPr>
            <w:i/>
            <w:iCs/>
            <w:lang w:val="en-AU"/>
          </w:rPr>
          <w:t>(</w:t>
        </w:r>
        <w:proofErr w:type="gram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ins>
    </w:p>
    <w:p w14:paraId="295292AF" w14:textId="77777777" w:rsidR="008F4FE8" w:rsidRPr="004B402F" w:rsidRDefault="008F4FE8" w:rsidP="008F4FE8">
      <w:pPr>
        <w:pStyle w:val="ListParagraph"/>
        <w:numPr>
          <w:ilvl w:val="0"/>
          <w:numId w:val="4"/>
        </w:numPr>
        <w:spacing w:line="360" w:lineRule="auto"/>
        <w:rPr>
          <w:ins w:id="283" w:author="Nicholas Clark" w:date="2022-06-30T16:03:00Z"/>
        </w:rPr>
      </w:pPr>
      <w:ins w:id="284"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proofErr w:type="spellStart"/>
        <w:proofErr w:type="gramStart"/>
        <w:r w:rsidRPr="006B0B30">
          <w:rPr>
            <w:i/>
            <w:iCs/>
            <w:lang w:val="en-AU"/>
          </w:rPr>
          <w:t>mvgam</w:t>
        </w:r>
        <w:proofErr w:type="spellEnd"/>
        <w:r w:rsidRPr="006B0B30">
          <w:rPr>
            <w:i/>
            <w:iCs/>
            <w:lang w:val="en-AU"/>
          </w:rPr>
          <w:t>(</w:t>
        </w:r>
        <w:proofErr w:type="spellStart"/>
        <w:proofErr w:type="gramEnd"/>
        <w:r w:rsidRPr="006B0B30">
          <w:rPr>
            <w:i/>
            <w:iCs/>
            <w:lang w:val="en-AU"/>
          </w:rPr>
          <w:t>run_model</w:t>
        </w:r>
        <w:proofErr w:type="spellEnd"/>
        <w:r w:rsidRPr="006B0B30">
          <w:rPr>
            <w:i/>
            <w:iCs/>
            <w:lang w:val="en-AU"/>
          </w:rPr>
          <w:t xml:space="preserve"> = FALSE)</w:t>
        </w:r>
      </w:ins>
    </w:p>
    <w:p w14:paraId="7B212A20" w14:textId="77777777" w:rsidR="007B223B" w:rsidRDefault="007B223B" w:rsidP="007B223B">
      <w:pPr>
        <w:spacing w:line="360" w:lineRule="auto"/>
        <w:rPr>
          <w:ins w:id="285" w:author="Nicholas Clark" w:date="2022-06-30T15:55:00Z"/>
          <w:rFonts w:eastAsiaTheme="minorEastAsia"/>
        </w:rPr>
      </w:pPr>
    </w:p>
    <w:p w14:paraId="497219D7" w14:textId="5588B2A7" w:rsidR="00461325" w:rsidRPr="00461325" w:rsidRDefault="00461325" w:rsidP="00461325">
      <w:pPr>
        <w:spacing w:line="360" w:lineRule="auto"/>
        <w:rPr>
          <w:ins w:id="286" w:author="Nicholas Clark" w:date="2022-07-01T11:19:00Z"/>
          <w:lang w:val="en-AU"/>
        </w:rPr>
      </w:pPr>
      <w:proofErr w:type="spellStart"/>
      <w:ins w:id="287" w:author="Nicholas Clark" w:date="2022-07-01T11:18:00Z">
        <w:r w:rsidRPr="00487ED6">
          <w:rPr>
            <w:i/>
            <w:iCs/>
            <w:lang w:val="en-AU"/>
            <w:rPrChange w:id="288" w:author="Nicholas Clark" w:date="2022-07-01T11:32:00Z">
              <w:rPr>
                <w:lang w:val="en-AU"/>
              </w:rPr>
            </w:rPrChange>
          </w:rPr>
          <w:t>mvgam</w:t>
        </w:r>
        <w:proofErr w:type="spellEnd"/>
        <w:r>
          <w:rPr>
            <w:lang w:val="en-AU"/>
          </w:rPr>
          <w:t xml:space="preserve"> extends functions available in existing software</w:t>
        </w:r>
      </w:ins>
      <w:ins w:id="289" w:author="Nicholas Clark" w:date="2022-07-01T11:19:00Z">
        <w:r>
          <w:rPr>
            <w:lang w:val="en-AU"/>
          </w:rPr>
          <w:t xml:space="preserve"> packages in </w:t>
        </w:r>
      </w:ins>
      <w:ins w:id="290" w:author="Nicholas Clark" w:date="2022-07-01T11:42:00Z">
        <w:r w:rsidR="00C865D9">
          <w:rPr>
            <w:lang w:val="en-AU"/>
          </w:rPr>
          <w:t>several</w:t>
        </w:r>
      </w:ins>
      <w:ins w:id="291" w:author="Nicholas Clark" w:date="2022-07-01T11:19:00Z">
        <w:r>
          <w:rPr>
            <w:lang w:val="en-AU"/>
          </w:rPr>
          <w:t xml:space="preserve"> ways. First, while </w:t>
        </w:r>
      </w:ins>
      <w:ins w:id="292" w:author="Nicholas Clark" w:date="2022-07-01T11:20:00Z">
        <w:r>
          <w:rPr>
            <w:lang w:val="en-AU"/>
          </w:rPr>
          <w:t xml:space="preserve">fully </w:t>
        </w:r>
      </w:ins>
      <w:ins w:id="293" w:author="Nicholas Clark" w:date="2022-07-01T11:19:00Z">
        <w:r>
          <w:rPr>
            <w:lang w:val="en-AU"/>
          </w:rPr>
          <w:t>Bayesian GAMs can be estimated using a variety of softw</w:t>
        </w:r>
      </w:ins>
      <w:ins w:id="294" w:author="Nicholas Clark" w:date="2022-07-01T11:20:00Z">
        <w:r>
          <w:rPr>
            <w:lang w:val="en-AU"/>
          </w:rPr>
          <w:t xml:space="preserve">are including </w:t>
        </w:r>
      </w:ins>
      <w:ins w:id="295" w:author="Nicholas Clark" w:date="2022-07-01T11:19:00Z">
        <w:r w:rsidRPr="00461325">
          <w:rPr>
            <w:i/>
            <w:iCs/>
            <w:lang w:val="en-AU"/>
            <w:rPrChange w:id="296" w:author="Nicholas Clark" w:date="2022-07-01T11:21:00Z">
              <w:rPr>
                <w:lang w:val="en-AU"/>
              </w:rPr>
            </w:rPrChange>
          </w:rPr>
          <w:t>brms</w:t>
        </w:r>
      </w:ins>
      <w:ins w:id="297" w:author="Nicholas Clark" w:date="2022-07-01T11:36:00Z">
        <w:r w:rsidR="00461013">
          <w:rPr>
            <w:lang w:val="en-AU"/>
          </w:rPr>
          <w:t xml:space="preserve"> </w:t>
        </w:r>
      </w:ins>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298" w:author="Nicholas Clark" w:date="2022-07-01T11:20:00Z">
        <w:r>
          <w:rPr>
            <w:lang w:val="en-AU"/>
          </w:rPr>
          <w:t>,</w:t>
        </w:r>
      </w:ins>
      <w:ins w:id="299" w:author="Nicholas Clark" w:date="2022-07-01T11:19:00Z">
        <w:r>
          <w:rPr>
            <w:lang w:val="en-AU"/>
          </w:rPr>
          <w:t xml:space="preserve"> </w:t>
        </w:r>
        <w:proofErr w:type="spellStart"/>
        <w:r w:rsidRPr="00461325">
          <w:rPr>
            <w:i/>
            <w:iCs/>
            <w:lang w:val="en-AU"/>
            <w:rPrChange w:id="300" w:author="Nicholas Clark" w:date="2022-07-01T11:21:00Z">
              <w:rPr>
                <w:lang w:val="en-AU"/>
              </w:rPr>
            </w:rPrChange>
          </w:rPr>
          <w:t>BayesX</w:t>
        </w:r>
      </w:ins>
      <w:proofErr w:type="spellEnd"/>
      <w:ins w:id="301" w:author="Nicholas Clark" w:date="2022-07-01T11:40:00Z">
        <w:r w:rsidR="00461013">
          <w:rPr>
            <w:i/>
            <w:iCs/>
            <w:lang w:val="en-AU"/>
          </w:rPr>
          <w:t xml:space="preserve"> </w:t>
        </w:r>
      </w:ins>
      <w:r w:rsidR="00461013" w:rsidRPr="00461013">
        <w:rPr>
          <w:lang w:val="en-AU"/>
          <w:rPrChange w:id="302" w:author="Nicholas Clark" w:date="2022-07-01T11:41:00Z">
            <w:rPr>
              <w:i/>
              <w:iCs/>
              <w:lang w:val="en-AU"/>
            </w:rPr>
          </w:rPrChange>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303" w:author="Nicholas Clark" w:date="2022-07-01T11:41:00Z">
            <w:rPr>
              <w:i/>
              <w:iCs/>
              <w:lang w:val="en-AU"/>
            </w:rPr>
          </w:rPrChange>
        </w:rPr>
        <w:fldChar w:fldCharType="separate"/>
      </w:r>
      <w:r w:rsidR="00461013" w:rsidRPr="00461013">
        <w:rPr>
          <w:noProof/>
          <w:lang w:val="en-AU"/>
          <w:rPrChange w:id="304" w:author="Nicholas Clark" w:date="2022-07-01T11:41:00Z">
            <w:rPr>
              <w:i/>
              <w:iCs/>
              <w:noProof/>
              <w:lang w:val="en-AU"/>
            </w:rPr>
          </w:rPrChange>
        </w:rPr>
        <w:t>(Brezger et al. 2005)</w:t>
      </w:r>
      <w:r w:rsidR="00461013" w:rsidRPr="00461013">
        <w:rPr>
          <w:lang w:val="en-AU"/>
          <w:rPrChange w:id="305" w:author="Nicholas Clark" w:date="2022-07-01T11:41:00Z">
            <w:rPr>
              <w:i/>
              <w:iCs/>
              <w:lang w:val="en-AU"/>
            </w:rPr>
          </w:rPrChange>
        </w:rPr>
        <w:fldChar w:fldCharType="end"/>
      </w:r>
      <w:ins w:id="306" w:author="Nicholas Clark" w:date="2022-07-01T11:20:00Z">
        <w:r w:rsidRPr="00461013">
          <w:rPr>
            <w:lang w:val="en-AU"/>
          </w:rPr>
          <w:t>,</w:t>
        </w:r>
        <w:r>
          <w:rPr>
            <w:lang w:val="en-AU"/>
          </w:rPr>
          <w:t xml:space="preserve"> and </w:t>
        </w:r>
        <w:proofErr w:type="spellStart"/>
        <w:r w:rsidRPr="00461325">
          <w:rPr>
            <w:i/>
            <w:iCs/>
            <w:lang w:val="en-AU"/>
            <w:rPrChange w:id="307" w:author="Nicholas Clark" w:date="2022-07-01T11:21:00Z">
              <w:rPr>
                <w:lang w:val="en-AU"/>
              </w:rPr>
            </w:rPrChange>
          </w:rPr>
          <w:t>bamlss</w:t>
        </w:r>
      </w:ins>
      <w:proofErr w:type="spellEnd"/>
      <w:ins w:id="308" w:author="Nicholas Clark" w:date="2022-07-01T11:41:00Z">
        <w:r w:rsidR="00461013">
          <w:rPr>
            <w:i/>
            <w:iCs/>
            <w:lang w:val="en-AU"/>
          </w:rPr>
          <w:t xml:space="preserve"> </w:t>
        </w:r>
      </w:ins>
      <w:r w:rsidR="00461013" w:rsidRPr="00461013">
        <w:rPr>
          <w:lang w:val="en-AU"/>
          <w:rPrChange w:id="309" w:author="Nicholas Clark" w:date="2022-07-01T11:41:00Z">
            <w:rPr>
              <w:i/>
              <w:iCs/>
              <w:lang w:val="en-AU"/>
            </w:rPr>
          </w:rPrChange>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310" w:author="Nicholas Clark" w:date="2022-07-01T11:41:00Z">
            <w:rPr>
              <w:i/>
              <w:iCs/>
              <w:lang w:val="en-AU"/>
            </w:rPr>
          </w:rPrChange>
        </w:rPr>
        <w:fldChar w:fldCharType="separate"/>
      </w:r>
      <w:r w:rsidR="00461013" w:rsidRPr="00461013">
        <w:rPr>
          <w:noProof/>
          <w:lang w:val="en-AU"/>
          <w:rPrChange w:id="311" w:author="Nicholas Clark" w:date="2022-07-01T11:41:00Z">
            <w:rPr>
              <w:i/>
              <w:iCs/>
              <w:noProof/>
              <w:lang w:val="en-AU"/>
            </w:rPr>
          </w:rPrChange>
        </w:rPr>
        <w:t>(Umlauf et al. 2018)</w:t>
      </w:r>
      <w:r w:rsidR="00461013" w:rsidRPr="00461013">
        <w:rPr>
          <w:lang w:val="en-AU"/>
          <w:rPrChange w:id="312" w:author="Nicholas Clark" w:date="2022-07-01T11:41:00Z">
            <w:rPr>
              <w:i/>
              <w:iCs/>
              <w:lang w:val="en-AU"/>
            </w:rPr>
          </w:rPrChange>
        </w:rPr>
        <w:fldChar w:fldCharType="end"/>
      </w:r>
      <w:ins w:id="313" w:author="Nicholas Clark" w:date="2022-07-01T11:20:00Z">
        <w:r w:rsidRPr="00461013">
          <w:rPr>
            <w:lang w:val="en-AU"/>
          </w:rPr>
          <w:t>,</w:t>
        </w:r>
        <w:r>
          <w:rPr>
            <w:lang w:val="en-AU"/>
          </w:rPr>
          <w:t xml:space="preserve"> </w:t>
        </w:r>
      </w:ins>
      <w:proofErr w:type="spellStart"/>
      <w:ins w:id="314" w:author="Nicholas Clark" w:date="2022-07-01T11:21:00Z">
        <w:r w:rsidRPr="00461325">
          <w:rPr>
            <w:i/>
            <w:iCs/>
            <w:lang w:val="en-AU"/>
            <w:rPrChange w:id="315" w:author="Nicholas Clark" w:date="2022-07-01T11:21:00Z">
              <w:rPr>
                <w:lang w:val="en-AU"/>
              </w:rPr>
            </w:rPrChange>
          </w:rPr>
          <w:t>mvgam</w:t>
        </w:r>
        <w:proofErr w:type="spellEnd"/>
        <w:r w:rsidRPr="00461325">
          <w:rPr>
            <w:i/>
            <w:iCs/>
            <w:lang w:val="en-AU"/>
            <w:rPrChange w:id="316" w:author="Nicholas Clark" w:date="2022-07-01T11:21:00Z">
              <w:rPr>
                <w:lang w:val="en-AU"/>
              </w:rPr>
            </w:rPrChange>
          </w:rPr>
          <w:t xml:space="preserve"> </w:t>
        </w:r>
        <w:r>
          <w:rPr>
            <w:lang w:val="en-AU"/>
          </w:rPr>
          <w:t xml:space="preserve">is the only software we are aware of that can </w:t>
        </w:r>
        <w:r w:rsidRPr="00461325">
          <w:rPr>
            <w:lang w:val="en-AU"/>
          </w:rPr>
          <w:t xml:space="preserve">simultaneously estimate any smooth function available in </w:t>
        </w:r>
        <w:proofErr w:type="spellStart"/>
        <w:r w:rsidRPr="00461325">
          <w:rPr>
            <w:i/>
            <w:iCs/>
            <w:lang w:val="en-AU"/>
            <w:rPrChange w:id="317" w:author="Nicholas Clark" w:date="2022-07-01T11:21:00Z">
              <w:rPr>
                <w:lang w:val="en-AU"/>
              </w:rPr>
            </w:rPrChange>
          </w:rPr>
          <w:t>mgcv</w:t>
        </w:r>
        <w:proofErr w:type="spellEnd"/>
        <w:r w:rsidRPr="00461325">
          <w:rPr>
            <w:lang w:val="en-AU"/>
          </w:rPr>
          <w:t xml:space="preserve"> </w:t>
        </w:r>
      </w:ins>
      <w:ins w:id="318" w:author="Nicholas Clark" w:date="2022-07-01T11:26:00Z">
        <w:r>
          <w:rPr>
            <w:lang w:val="en-AU"/>
          </w:rPr>
          <w:t xml:space="preserve">together </w:t>
        </w:r>
      </w:ins>
      <w:ins w:id="319" w:author="Nicholas Clark" w:date="2022-07-01T11:21:00Z">
        <w:r w:rsidRPr="00461325">
          <w:rPr>
            <w:lang w:val="en-AU"/>
          </w:rPr>
          <w:t xml:space="preserve">with latent dynamic trends </w:t>
        </w:r>
      </w:ins>
      <w:ins w:id="320" w:author="Nicholas Clark" w:date="2022-07-01T11:22:00Z">
        <w:r>
          <w:rPr>
            <w:lang w:val="en-AU"/>
          </w:rPr>
          <w:t>(</w:t>
        </w:r>
        <w:proofErr w:type="spellStart"/>
        <w:r w:rsidRPr="00230CEE">
          <w:rPr>
            <w:i/>
            <w:iCs/>
            <w:lang w:val="en-AU"/>
            <w:rPrChange w:id="321" w:author="Nicholas Clark" w:date="2022-07-01T11:29:00Z">
              <w:rPr>
                <w:lang w:val="en-AU"/>
              </w:rPr>
            </w:rPrChange>
          </w:rPr>
          <w:t>bamlss</w:t>
        </w:r>
        <w:proofErr w:type="spellEnd"/>
        <w:r>
          <w:rPr>
            <w:lang w:val="en-AU"/>
          </w:rPr>
          <w:t xml:space="preserve"> and</w:t>
        </w:r>
      </w:ins>
      <w:ins w:id="322" w:author="Nicholas Clark" w:date="2022-07-01T11:23:00Z">
        <w:r>
          <w:rPr>
            <w:lang w:val="en-AU"/>
          </w:rPr>
          <w:t xml:space="preserve"> </w:t>
        </w:r>
        <w:proofErr w:type="spellStart"/>
        <w:r w:rsidRPr="00230CEE">
          <w:rPr>
            <w:i/>
            <w:iCs/>
            <w:lang w:val="en-AU"/>
            <w:rPrChange w:id="323" w:author="Nicholas Clark" w:date="2022-07-01T11:29:00Z">
              <w:rPr>
                <w:lang w:val="en-AU"/>
              </w:rPr>
            </w:rPrChange>
          </w:rPr>
          <w:t>BayesX</w:t>
        </w:r>
        <w:proofErr w:type="spellEnd"/>
        <w:r>
          <w:rPr>
            <w:lang w:val="en-AU"/>
          </w:rPr>
          <w:t xml:space="preserve"> can estimate a diversity of smooth functions but to our knowledge dynamic latent processes cannot be jointly estimated; </w:t>
        </w:r>
        <w:r w:rsidRPr="00230CEE">
          <w:rPr>
            <w:i/>
            <w:iCs/>
            <w:lang w:val="en-AU"/>
            <w:rPrChange w:id="324" w:author="Nicholas Clark" w:date="2022-07-01T11:30:00Z">
              <w:rPr>
                <w:lang w:val="en-AU"/>
              </w:rPr>
            </w:rPrChange>
          </w:rPr>
          <w:t>brms</w:t>
        </w:r>
        <w:r>
          <w:rPr>
            <w:lang w:val="en-AU"/>
          </w:rPr>
          <w:t xml:space="preserve"> offers more flexibility </w:t>
        </w:r>
      </w:ins>
      <w:ins w:id="325" w:author="Nicholas Clark" w:date="2022-07-01T11:42:00Z">
        <w:r w:rsidR="00C865D9">
          <w:rPr>
            <w:lang w:val="en-AU"/>
          </w:rPr>
          <w:t xml:space="preserve">for time series </w:t>
        </w:r>
      </w:ins>
      <w:ins w:id="326" w:author="Nicholas Clark" w:date="2022-07-01T11:23:00Z">
        <w:r>
          <w:rPr>
            <w:lang w:val="en-AU"/>
          </w:rPr>
          <w:t>and can accommodate dynamic processes</w:t>
        </w:r>
      </w:ins>
      <w:ins w:id="327" w:author="Nicholas Clark" w:date="2022-07-01T11:34:00Z">
        <w:r w:rsidR="00487ED6">
          <w:rPr>
            <w:lang w:val="en-AU"/>
          </w:rPr>
          <w:t>, including AR and ARMA processes</w:t>
        </w:r>
      </w:ins>
      <w:ins w:id="328" w:author="Nicholas Clark" w:date="2022-07-08T16:16:00Z">
        <w:r w:rsidR="003F28F6">
          <w:rPr>
            <w:lang w:val="en-AU"/>
          </w:rPr>
          <w:t xml:space="preserve"> of order 1</w:t>
        </w:r>
      </w:ins>
      <w:ins w:id="329" w:author="Nicholas Clark" w:date="2022-07-01T11:34:00Z">
        <w:r w:rsidR="00487ED6">
          <w:rPr>
            <w:lang w:val="en-AU"/>
          </w:rPr>
          <w:t>,</w:t>
        </w:r>
      </w:ins>
      <w:ins w:id="330" w:author="Nicholas Clark" w:date="2022-07-01T11:23:00Z">
        <w:r>
          <w:rPr>
            <w:lang w:val="en-AU"/>
          </w:rPr>
          <w:t xml:space="preserve"> but </w:t>
        </w:r>
      </w:ins>
      <w:ins w:id="331" w:author="Nicholas Clark" w:date="2022-07-01T11:26:00Z">
        <w:r>
          <w:rPr>
            <w:lang w:val="en-AU"/>
          </w:rPr>
          <w:t>we are not aware of extensions to dynamic factor</w:t>
        </w:r>
      </w:ins>
      <w:ins w:id="332" w:author="Nicholas Clark" w:date="2022-07-01T11:35:00Z">
        <w:r w:rsidR="00487ED6">
          <w:rPr>
            <w:lang w:val="en-AU"/>
          </w:rPr>
          <w:t>s</w:t>
        </w:r>
      </w:ins>
      <w:ins w:id="333" w:author="Nicholas Clark" w:date="2022-07-01T11:26:00Z">
        <w:r>
          <w:rPr>
            <w:lang w:val="en-AU"/>
          </w:rPr>
          <w:t xml:space="preserve">). </w:t>
        </w:r>
        <w:r w:rsidR="00230CEE">
          <w:rPr>
            <w:lang w:val="en-AU"/>
          </w:rPr>
          <w:t>Second, our softw</w:t>
        </w:r>
      </w:ins>
      <w:ins w:id="334" w:author="Nicholas Clark" w:date="2022-07-01T11:27:00Z">
        <w:r w:rsidR="00230CEE">
          <w:rPr>
            <w:lang w:val="en-AU"/>
          </w:rPr>
          <w:t xml:space="preserve">are </w:t>
        </w:r>
        <w:r w:rsidR="00230CEE" w:rsidRPr="00230CEE">
          <w:rPr>
            <w:lang w:val="en-AU"/>
          </w:rPr>
          <w:t>can employ Hamiltonian Monte Carlo</w:t>
        </w:r>
      </w:ins>
      <w:ins w:id="335" w:author="Nicholas Clark" w:date="2022-07-01T11:29:00Z">
        <w:r w:rsidR="00230CEE">
          <w:rPr>
            <w:lang w:val="en-AU"/>
          </w:rPr>
          <w:t xml:space="preserve"> through the </w:t>
        </w:r>
        <w:r w:rsidR="00230CEE" w:rsidRPr="00230CEE">
          <w:rPr>
            <w:i/>
            <w:iCs/>
            <w:lang w:val="en-AU"/>
            <w:rPrChange w:id="336" w:author="Nicholas Clark" w:date="2022-07-01T11:29:00Z">
              <w:rPr>
                <w:lang w:val="en-AU"/>
              </w:rPr>
            </w:rPrChange>
          </w:rPr>
          <w:lastRenderedPageBreak/>
          <w:t>Stan</w:t>
        </w:r>
        <w:r w:rsidR="00230CEE">
          <w:rPr>
            <w:lang w:val="en-AU"/>
          </w:rPr>
          <w:t xml:space="preserve"> interface</w:t>
        </w:r>
      </w:ins>
      <w:ins w:id="337"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338" w:author="Nicholas Clark" w:date="2022-07-01T11:35:00Z">
        <w:r w:rsidR="00277E43">
          <w:rPr>
            <w:lang w:val="en-AU"/>
          </w:rPr>
          <w:t xml:space="preserve">compared to </w:t>
        </w:r>
        <w:proofErr w:type="gramStart"/>
        <w:r w:rsidR="00277E43">
          <w:rPr>
            <w:lang w:val="en-AU"/>
          </w:rPr>
          <w:t>Gibbs</w:t>
        </w:r>
        <w:proofErr w:type="gramEnd"/>
        <w:r w:rsidR="00277E43">
          <w:rPr>
            <w:lang w:val="en-AU"/>
          </w:rPr>
          <w:t xml:space="preserve"> samplers </w:t>
        </w:r>
      </w:ins>
      <w:ins w:id="339" w:author="Nicholas Clark" w:date="2022-07-01T11:27:00Z">
        <w:r w:rsidR="00230CEE" w:rsidRPr="00230CEE">
          <w:rPr>
            <w:lang w:val="en-AU"/>
          </w:rPr>
          <w:t>(</w:t>
        </w:r>
        <w:proofErr w:type="spellStart"/>
        <w:r w:rsidR="00230CEE" w:rsidRPr="00230CEE">
          <w:rPr>
            <w:i/>
            <w:iCs/>
            <w:lang w:val="en-AU"/>
            <w:rPrChange w:id="340" w:author="Nicholas Clark" w:date="2022-07-01T11:27:00Z">
              <w:rPr>
                <w:lang w:val="en-AU"/>
              </w:rPr>
            </w:rPrChange>
          </w:rPr>
          <w:t>BayesX</w:t>
        </w:r>
        <w:proofErr w:type="spellEnd"/>
        <w:r w:rsidR="00230CEE" w:rsidRPr="00230CEE">
          <w:rPr>
            <w:i/>
            <w:iCs/>
            <w:lang w:val="en-AU"/>
            <w:rPrChange w:id="341" w:author="Nicholas Clark" w:date="2022-07-01T11:27:00Z">
              <w:rPr>
                <w:lang w:val="en-AU"/>
              </w:rPr>
            </w:rPrChange>
          </w:rPr>
          <w:t xml:space="preserve"> </w:t>
        </w:r>
        <w:r w:rsidR="00230CEE" w:rsidRPr="00230CEE">
          <w:rPr>
            <w:lang w:val="en-AU"/>
          </w:rPr>
          <w:t>uses its own</w:t>
        </w:r>
      </w:ins>
      <w:ins w:id="342" w:author="Nicholas Clark" w:date="2022-07-01T11:35:00Z">
        <w:r w:rsidR="00277E43">
          <w:rPr>
            <w:lang w:val="en-AU"/>
          </w:rPr>
          <w:t xml:space="preserve"> custom</w:t>
        </w:r>
      </w:ins>
      <w:ins w:id="343" w:author="Nicholas Clark" w:date="2022-07-01T11:27:00Z">
        <w:r w:rsidR="00230CEE" w:rsidRPr="00230CEE">
          <w:rPr>
            <w:lang w:val="en-AU"/>
          </w:rPr>
          <w:t xml:space="preserve"> </w:t>
        </w:r>
      </w:ins>
      <w:ins w:id="344" w:author="Nicholas Clark" w:date="2022-07-01T11:28:00Z">
        <w:r w:rsidR="00230CEE">
          <w:rPr>
            <w:lang w:val="en-AU"/>
          </w:rPr>
          <w:t xml:space="preserve">Gibbs </w:t>
        </w:r>
      </w:ins>
      <w:ins w:id="345" w:author="Nicholas Clark" w:date="2022-07-01T11:27:00Z">
        <w:r w:rsidR="00230CEE" w:rsidRPr="00230CEE">
          <w:rPr>
            <w:lang w:val="en-AU"/>
          </w:rPr>
          <w:t xml:space="preserve">samplers, </w:t>
        </w:r>
      </w:ins>
      <w:ins w:id="346" w:author="Nicholas Clark" w:date="2022-07-01T11:29:00Z">
        <w:r w:rsidR="00230CEE">
          <w:rPr>
            <w:lang w:val="en-AU"/>
          </w:rPr>
          <w:t xml:space="preserve">while </w:t>
        </w:r>
        <w:proofErr w:type="spellStart"/>
        <w:r w:rsidR="00230CEE" w:rsidRPr="00EC11B5">
          <w:rPr>
            <w:i/>
            <w:iCs/>
            <w:lang w:val="en-AU"/>
            <w:rPrChange w:id="347" w:author="Nicholas Clark" w:date="2022-07-01T11:31:00Z">
              <w:rPr>
                <w:lang w:val="en-AU"/>
              </w:rPr>
            </w:rPrChange>
          </w:rPr>
          <w:t>bamlss</w:t>
        </w:r>
        <w:proofErr w:type="spellEnd"/>
        <w:r w:rsidR="00230CEE">
          <w:rPr>
            <w:lang w:val="en-AU"/>
          </w:rPr>
          <w:t xml:space="preserve"> does not employ full MCMC). </w:t>
        </w:r>
      </w:ins>
      <w:ins w:id="348" w:author="Nicholas Clark" w:date="2022-07-01T11:30:00Z">
        <w:r w:rsidR="00230CEE">
          <w:rPr>
            <w:lang w:val="en-AU"/>
          </w:rPr>
          <w:t xml:space="preserve">Finally, our package is designed for analysing and forecasting </w:t>
        </w:r>
      </w:ins>
      <w:ins w:id="349" w:author="Nicholas Clark" w:date="2022-07-01T11:47:00Z">
        <w:r w:rsidR="007764C9">
          <w:rPr>
            <w:lang w:val="en-AU"/>
          </w:rPr>
          <w:t xml:space="preserve">sets of </w:t>
        </w:r>
      </w:ins>
      <w:ins w:id="350" w:author="Nicholas Clark" w:date="2022-07-01T11:30:00Z">
        <w:r w:rsidR="00230CEE">
          <w:rPr>
            <w:lang w:val="en-AU"/>
          </w:rPr>
          <w:t xml:space="preserve">discrete time series, and as such the additional utilities </w:t>
        </w:r>
      </w:ins>
      <w:ins w:id="351" w:author="Nicholas Clark" w:date="2022-07-01T11:35:00Z">
        <w:r w:rsidR="00323DBD">
          <w:rPr>
            <w:lang w:val="en-AU"/>
          </w:rPr>
          <w:t xml:space="preserve">we offer </w:t>
        </w:r>
      </w:ins>
      <w:ins w:id="352" w:author="Nicholas Clark" w:date="2022-07-01T11:30:00Z">
        <w:r w:rsidR="00230CEE">
          <w:rPr>
            <w:lang w:val="en-AU"/>
          </w:rPr>
          <w:t xml:space="preserve">for working with time series (including options to compare models using rolling forecast evaluation </w:t>
        </w:r>
      </w:ins>
      <w:ins w:id="353" w:author="Nicholas Clark" w:date="2022-07-01T11:32:00Z">
        <w:r w:rsidR="00EC11B5">
          <w:rPr>
            <w:lang w:val="en-AU"/>
          </w:rPr>
          <w:t>as well as</w:t>
        </w:r>
      </w:ins>
      <w:ins w:id="354" w:author="Nicholas Clark" w:date="2022-07-01T11:30:00Z">
        <w:r w:rsidR="00230CEE">
          <w:rPr>
            <w:lang w:val="en-AU"/>
          </w:rPr>
          <w:t xml:space="preserve"> routines to assimilate new observations </w:t>
        </w:r>
      </w:ins>
      <w:ins w:id="355" w:author="Nicholas Clark" w:date="2022-07-01T11:31:00Z">
        <w:r w:rsidR="00230CEE">
          <w:rPr>
            <w:lang w:val="en-AU"/>
          </w:rPr>
          <w:t>‘online’ for automatic forecast updating</w:t>
        </w:r>
      </w:ins>
      <w:ins w:id="356" w:author="Nicholas Clark" w:date="2022-07-01T11:32:00Z">
        <w:r w:rsidR="00CF7CC6">
          <w:rPr>
            <w:lang w:val="en-AU"/>
          </w:rPr>
          <w:t>; Appendix 1</w:t>
        </w:r>
      </w:ins>
      <w:ins w:id="357" w:author="Nicholas Clark" w:date="2022-07-01T11:31:00Z">
        <w:r w:rsidR="00230CEE">
          <w:rPr>
            <w:lang w:val="en-AU"/>
          </w:rPr>
          <w:t>) make our software attractive for a range of applied forecasting tasks.</w:t>
        </w:r>
      </w:ins>
    </w:p>
    <w:p w14:paraId="6AF7BA35" w14:textId="77777777" w:rsidR="00230CEE" w:rsidRDefault="00230CEE" w:rsidP="007B223B">
      <w:pPr>
        <w:spacing w:line="360" w:lineRule="auto"/>
        <w:rPr>
          <w:ins w:id="358" w:author="Nicholas Clark" w:date="2022-07-01T11:31:00Z"/>
          <w:lang w:val="en-AU"/>
        </w:rPr>
      </w:pPr>
    </w:p>
    <w:p w14:paraId="425A0729" w14:textId="1467BE2E" w:rsidR="007B223B" w:rsidRPr="0040569A" w:rsidRDefault="007B223B" w:rsidP="007B223B">
      <w:pPr>
        <w:spacing w:line="360" w:lineRule="auto"/>
        <w:rPr>
          <w:ins w:id="359" w:author="Nicholas Clark" w:date="2022-06-30T15:55:00Z"/>
          <w:rFonts w:eastAsiaTheme="minorEastAsia"/>
          <w:lang w:val="en-AU"/>
        </w:rPr>
      </w:pPr>
      <w:ins w:id="360" w:author="Nicholas Clark" w:date="2022-06-30T15:55:00Z">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361" w:author="Nicholas Clark" w:date="2022-06-30T16:04:00Z">
        <w:r w:rsidR="008F4FE8">
          <w:rPr>
            <w:rFonts w:eastAsiaTheme="minorEastAsia"/>
          </w:rPr>
          <w:t>p</w:t>
        </w:r>
      </w:ins>
      <w:ins w:id="362"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363" w:author="Nicholas Clark" w:date="2022-06-30T15:48:00Z">
            <w:rPr>
              <w:lang w:val="en-AU"/>
            </w:rPr>
          </w:rPrChange>
        </w:rPr>
      </w:pPr>
      <w:ins w:id="364" w:author="Nicholas Clark" w:date="2022-06-30T15:49:00Z">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ins>
      <w:ins w:id="365" w:author="Nicholas Clark" w:date="2022-07-01T11:49:00Z">
        <w:r w:rsidR="00D1521B">
          <w:rPr>
            <w:rFonts w:eastAsiaTheme="minorEastAsia"/>
          </w:rPr>
          <w:t>support</w:t>
        </w:r>
      </w:ins>
      <w:ins w:id="366"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w:t>
        </w:r>
        <w:proofErr w:type="gramStart"/>
        <w:r>
          <w:rPr>
            <w:rFonts w:eastAsiaTheme="minorEastAsia"/>
          </w:rPr>
          <w:t>i.e.</w:t>
        </w:r>
        <w:proofErr w:type="gramEnd"/>
        <w:r>
          <w:rPr>
            <w:rFonts w:eastAsiaTheme="minorEastAsia"/>
          </w:rPr>
          <w:t xml:space="preserve"> with </w:t>
        </w:r>
        <w:proofErr w:type="spellStart"/>
        <w:r w:rsidRPr="006B0B30">
          <w:rPr>
            <w:rFonts w:eastAsiaTheme="minorEastAsia"/>
            <w:i/>
            <w:iCs/>
          </w:rPr>
          <w:t>rstan</w:t>
        </w:r>
      </w:ins>
      <w:proofErr w:type="spellEnd"/>
      <w:ins w:id="367" w:author="Nicholas Clark" w:date="2022-07-01T11:48:00Z">
        <w:r w:rsidR="00D1521B">
          <w:rPr>
            <w:rFonts w:eastAsiaTheme="minorEastAsia"/>
          </w:rPr>
          <w:t xml:space="preserve">, </w:t>
        </w:r>
      </w:ins>
      <w:proofErr w:type="spellStart"/>
      <w:ins w:id="368" w:author="Nicholas Clark" w:date="2022-06-30T15:49:00Z">
        <w:r w:rsidRPr="006B0B30">
          <w:rPr>
            <w:rFonts w:eastAsiaTheme="minorEastAsia"/>
            <w:i/>
            <w:iCs/>
          </w:rPr>
          <w:t>rjags</w:t>
        </w:r>
        <w:proofErr w:type="spellEnd"/>
        <w:r>
          <w:rPr>
            <w:rFonts w:eastAsiaTheme="minorEastAsia"/>
          </w:rPr>
          <w:t xml:space="preserve"> </w:t>
        </w:r>
      </w:ins>
      <w:ins w:id="369" w:author="Nicholas Clark" w:date="2022-07-01T11:48:00Z">
        <w:r w:rsidR="00D1521B">
          <w:rPr>
            <w:rFonts w:eastAsiaTheme="minorEastAsia"/>
          </w:rPr>
          <w:t xml:space="preserve">or other interfaces </w:t>
        </w:r>
      </w:ins>
      <w:ins w:id="370" w:author="Nicholas Clark" w:date="2022-06-30T15:49:00Z">
        <w:r>
          <w:rPr>
            <w:rFonts w:eastAsiaTheme="minorEastAsia"/>
          </w:rPr>
          <w:t>directly).</w:t>
        </w:r>
      </w:ins>
    </w:p>
    <w:p w14:paraId="5ABE6F64" w14:textId="77777777" w:rsidR="00282622" w:rsidRDefault="00282622" w:rsidP="005C36C2">
      <w:pPr>
        <w:spacing w:line="360" w:lineRule="auto"/>
        <w:rPr>
          <w:ins w:id="371"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0077EEE1"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372" w:author="Nicholas Clark" w:date="2022-06-30T16:09:00Z">
        <w:r w:rsidRPr="00B77811" w:rsidDel="00D03B18">
          <w:rPr>
            <w:lang w:val="en-AU"/>
          </w:rPr>
          <w:delText>model</w:delText>
        </w:r>
      </w:del>
      <w:ins w:id="373"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374" w:author="Nicholas Clark" w:date="2022-06-30T13:55:00Z">
        <w:r w:rsidR="008E0F84" w:rsidDel="00CD3BE9">
          <w:rPr>
            <w:lang w:val="en-AU"/>
          </w:rPr>
          <w:delText xml:space="preserve">multivariate </w:delText>
        </w:r>
      </w:del>
      <w:proofErr w:type="spellStart"/>
      <w:ins w:id="375" w:author="Nicholas Clark" w:date="2022-06-30T13:55:00Z">
        <w:r w:rsidR="00CD3BE9">
          <w:rPr>
            <w:lang w:val="en-AU"/>
          </w:rPr>
          <w:t>multiseries</w:t>
        </w:r>
        <w:proofErr w:type="spellEnd"/>
        <w:r w:rsidR="00CD3BE9">
          <w:rPr>
            <w:lang w:val="en-AU"/>
          </w:rPr>
          <w:t xml:space="preserve">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ins w:id="376" w:author="Nicholas Clark" w:date="2022-06-30T15:25:00Z">
        <w:r w:rsidR="00794641">
          <w:rPr>
            <w:lang w:val="en-AU"/>
          </w:rPr>
          <w:t>N</w:t>
        </w:r>
      </w:ins>
      <w:del w:id="377" w:author="Nicholas Clark" w:date="2022-06-30T15:25:00Z">
        <w:r w:rsidR="003F69A5" w:rsidDel="00794641">
          <w:rPr>
            <w:lang w:val="en-AU"/>
          </w:rPr>
          <w:delText>n</w:delText>
        </w:r>
      </w:del>
      <w:r w:rsidR="003F69A5">
        <w:rPr>
          <w:lang w:val="en-AU"/>
        </w:rPr>
        <w:t xml:space="preserve">egative </w:t>
      </w:r>
      <w:ins w:id="378" w:author="Nicholas Clark" w:date="2022-06-30T15:26:00Z">
        <w:r w:rsidR="00794641">
          <w:rPr>
            <w:lang w:val="en-AU"/>
          </w:rPr>
          <w:t>B</w:t>
        </w:r>
      </w:ins>
      <w:del w:id="379"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380"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381" w:author="Nicholas Clark" w:date="2022-06-30T12:32:00Z">
        <w:r w:rsidR="00274FF8">
          <w:rPr>
            <w:lang w:val="en-AU"/>
          </w:rPr>
          <w:t>5</w:t>
        </w:r>
      </w:ins>
      <w:del w:id="382"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ins w:id="383"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384" w:author="Nicholas Clark" w:date="2022-07-01T07:40:00Z">
        <w:r w:rsidR="006631E8">
          <w:rPr>
            <w:lang w:val="en-AU"/>
          </w:rPr>
          <w:t xml:space="preserve">independent random walk </w:t>
        </w:r>
      </w:ins>
      <w:del w:id="385"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386" w:author="Nicholas Clark" w:date="2022-07-01T07:40:00Z">
        <w:r w:rsidR="006631E8">
          <w:rPr>
            <w:lang w:val="en-AU"/>
          </w:rPr>
          <w:t>es</w:t>
        </w:r>
      </w:ins>
      <w:del w:id="387"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388" w:author="Nicholas Clark" w:date="2022-07-01T07:46:00Z">
        <w:r w:rsidR="001A3760">
          <w:rPr>
            <w:lang w:val="en-AU"/>
          </w:rPr>
          <w:t>%</w:t>
        </w:r>
      </w:ins>
      <w:r w:rsidR="001E0B4C">
        <w:rPr>
          <w:lang w:val="en-AU"/>
        </w:rPr>
        <w:t xml:space="preserve">), dimensionality </w:t>
      </w:r>
      <w:r w:rsidR="001E0B4C">
        <w:rPr>
          <w:lang w:val="en-AU"/>
        </w:rPr>
        <w:lastRenderedPageBreak/>
        <w:t xml:space="preserve">(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389"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390"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391" w:author="Nicholas Clark" w:date="2022-06-30T12:31:00Z">
        <w:r w:rsidR="005C14B4">
          <w:rPr>
            <w:lang w:val="en-AU"/>
          </w:rPr>
          <w:t>four</w:t>
        </w:r>
      </w:ins>
      <w:del w:id="392"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393" w:author="Nicholas Clark" w:date="2022-06-30T13:55:00Z">
        <w:r w:rsidR="00B718F0" w:rsidRPr="000025C9" w:rsidDel="000025C9">
          <w:rPr>
            <w:lang w:val="en-AU"/>
            <w:rPrChange w:id="394" w:author="Nicholas Clark" w:date="2022-06-30T13:55:00Z">
              <w:rPr>
                <w:i/>
                <w:iCs/>
                <w:lang w:val="en-AU"/>
              </w:rPr>
            </w:rPrChange>
          </w:rPr>
          <w:delText>gam</w:delText>
        </w:r>
        <w:r w:rsidR="00B718F0" w:rsidRPr="000025C9" w:rsidDel="000025C9">
          <w:rPr>
            <w:lang w:val="en-AU"/>
          </w:rPr>
          <w:delText xml:space="preserve"> </w:delText>
        </w:r>
      </w:del>
      <w:ins w:id="395" w:author="Nicholas Clark" w:date="2022-06-30T13:55:00Z">
        <w:r w:rsidR="000025C9" w:rsidRPr="000025C9">
          <w:rPr>
            <w:lang w:val="en-AU"/>
            <w:rPrChange w:id="396"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397"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398" w:author="Nicholas Clark" w:date="2022-06-30T13:55:00Z">
        <w:r w:rsidR="008C2E09" w:rsidDel="000025C9">
          <w:rPr>
            <w:i/>
            <w:iCs/>
            <w:lang w:val="en-AU"/>
          </w:rPr>
          <w:delText>12</w:delText>
        </w:r>
      </w:del>
      <w:ins w:id="399"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400" w:author="Nicholas Clark" w:date="2022-06-30T14:04:00Z">
        <w:r w:rsidR="00B718F0" w:rsidDel="003B1250">
          <w:rPr>
            <w:lang w:val="en-AU"/>
          </w:rPr>
          <w:delText xml:space="preserve"> a</w:delText>
        </w:r>
      </w:del>
      <w:r w:rsidR="00B718F0">
        <w:rPr>
          <w:lang w:val="en-AU"/>
        </w:rPr>
        <w:t xml:space="preserve"> local smooth </w:t>
      </w:r>
      <w:ins w:id="401"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402" w:author="Nicholas Clark" w:date="2022-06-30T14:04:00Z">
        <w:r w:rsidR="00BC0241">
          <w:rPr>
            <w:lang w:val="en-AU"/>
          </w:rPr>
          <w:t>,</w:t>
        </w:r>
      </w:ins>
      <w:r w:rsidR="00B718F0">
        <w:rPr>
          <w:lang w:val="en-AU"/>
        </w:rPr>
        <w:t xml:space="preserve"> </w:t>
      </w:r>
      <w:del w:id="403" w:author="Nicholas Clark" w:date="2022-06-30T13:56:00Z">
        <w:r w:rsidR="00B718F0" w:rsidDel="000025C9">
          <w:rPr>
            <w:lang w:val="en-AU"/>
          </w:rPr>
          <w:delText>and independent non-wiggly</w:delText>
        </w:r>
      </w:del>
      <w:ins w:id="404" w:author="Nicholas Clark" w:date="2022-06-30T13:56:00Z">
        <w:r w:rsidR="000025C9">
          <w:rPr>
            <w:lang w:val="en-AU"/>
          </w:rPr>
          <w:t xml:space="preserve">a smooth </w:t>
        </w:r>
      </w:ins>
      <w:ins w:id="405" w:author="Nicholas Clark" w:date="2022-06-30T14:04:00Z">
        <w:r w:rsidR="003B1250">
          <w:rPr>
            <w:lang w:val="en-AU"/>
          </w:rPr>
          <w:t xml:space="preserve">function </w:t>
        </w:r>
      </w:ins>
      <w:ins w:id="406" w:author="Nicholas Clark" w:date="2022-06-30T13:56:00Z">
        <w:r w:rsidR="000025C9">
          <w:rPr>
            <w:lang w:val="en-AU"/>
          </w:rPr>
          <w:t>for a  global trend</w:t>
        </w:r>
      </w:ins>
      <w:del w:id="407" w:author="Nicholas Clark" w:date="2022-06-30T13:56:00Z">
        <w:r w:rsidR="00B718F0" w:rsidDel="000025C9">
          <w:rPr>
            <w:lang w:val="en-AU"/>
          </w:rPr>
          <w:delText xml:space="preserve"> </w:delText>
        </w:r>
        <w:r w:rsidR="005442D9" w:rsidDel="000025C9">
          <w:rPr>
            <w:lang w:val="en-AU"/>
          </w:rPr>
          <w:delText xml:space="preserve">annual </w:delText>
        </w:r>
      </w:del>
      <w:del w:id="408"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409"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410" w:author="Nicholas Clark" w:date="2022-06-30T13:57:00Z">
        <w:r w:rsidR="000025C9">
          <w:rPr>
            <w:i/>
            <w:iCs/>
            <w:lang w:val="en-AU"/>
          </w:rPr>
          <w:t>4</w:t>
        </w:r>
      </w:ins>
      <w:del w:id="411"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412" w:author="Nicholas Clark" w:date="2022-06-30T13:57:00Z">
        <w:r w:rsidR="000025C9">
          <w:rPr>
            <w:lang w:val="en-AU"/>
          </w:rPr>
          <w:t xml:space="preserve"> and local smooth</w:t>
        </w:r>
      </w:ins>
      <w:ins w:id="413" w:author="Nicholas Clark" w:date="2022-06-30T14:04:00Z">
        <w:r w:rsidR="003B1250">
          <w:rPr>
            <w:lang w:val="en-AU"/>
          </w:rPr>
          <w:t xml:space="preserve"> functions</w:t>
        </w:r>
      </w:ins>
      <w:ins w:id="414"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415" w:author="Nicholas Clark" w:date="2022-06-30T13:58:00Z">
        <w:r w:rsidR="00213929">
          <w:rPr>
            <w:lang w:val="en-AU"/>
          </w:rPr>
          <w:t xml:space="preserve">Our next model was a GAM </w:t>
        </w:r>
      </w:ins>
      <w:ins w:id="416" w:author="Nicholas Clark" w:date="2022-06-30T14:01:00Z">
        <w:r w:rsidR="0016188C">
          <w:rPr>
            <w:lang w:val="en-AU"/>
          </w:rPr>
          <w:t>(</w:t>
        </w:r>
      </w:ins>
      <w:ins w:id="417" w:author="Nicholas Clark" w:date="2022-06-30T13:58:00Z">
        <w:r w:rsidR="00213929">
          <w:rPr>
            <w:lang w:val="en-AU"/>
          </w:rPr>
          <w:t xml:space="preserve">fitted with </w:t>
        </w:r>
        <w:proofErr w:type="spellStart"/>
        <w:r w:rsidR="00213929" w:rsidRPr="00213929">
          <w:rPr>
            <w:i/>
            <w:iCs/>
            <w:lang w:val="en-AU"/>
            <w:rPrChange w:id="418" w:author="Nicholas Clark" w:date="2022-06-30T13:58:00Z">
              <w:rPr>
                <w:lang w:val="en-AU"/>
              </w:rPr>
            </w:rPrChange>
          </w:rPr>
          <w:t>mgcv</w:t>
        </w:r>
      </w:ins>
      <w:proofErr w:type="spellEnd"/>
      <w:ins w:id="419" w:author="Nicholas Clark" w:date="2022-06-30T14:01:00Z">
        <w:r w:rsidR="0016188C">
          <w:rPr>
            <w:lang w:val="en-AU"/>
          </w:rPr>
          <w:t xml:space="preserve">) </w:t>
        </w:r>
      </w:ins>
      <w:ins w:id="420" w:author="Nicholas Clark" w:date="2022-06-30T13:58:00Z">
        <w:r w:rsidR="00213929">
          <w:rPr>
            <w:lang w:val="en-AU"/>
          </w:rPr>
          <w:t>that used a stochastic trend via an autoregressive observation model</w:t>
        </w:r>
      </w:ins>
      <w:ins w:id="421" w:author="Nicholas Clark" w:date="2022-06-30T14:01:00Z">
        <w:r w:rsidR="0016188C">
          <w:rPr>
            <w:lang w:val="en-AU"/>
          </w:rPr>
          <w:t>. This model used</w:t>
        </w:r>
      </w:ins>
      <w:ins w:id="422" w:author="Nicholas Clark" w:date="2022-06-30T13:58:00Z">
        <w:r w:rsidR="00213929">
          <w:rPr>
            <w:lang w:val="en-AU"/>
          </w:rPr>
          <w:t xml:space="preserve"> s</w:t>
        </w:r>
      </w:ins>
      <w:ins w:id="423" w:author="Nicholas Clark" w:date="2022-06-30T13:59:00Z">
        <w:r w:rsidR="00213929">
          <w:rPr>
            <w:lang w:val="en-AU"/>
          </w:rPr>
          <w:t xml:space="preserve">ame hierarchical seasonality smooths as the GAM above but </w:t>
        </w:r>
      </w:ins>
      <w:ins w:id="424" w:author="Nicholas Clark" w:date="2022-06-30T14:01:00Z">
        <w:r w:rsidR="0016188C">
          <w:rPr>
            <w:lang w:val="en-AU"/>
          </w:rPr>
          <w:t xml:space="preserve">replaced the trend smooths with </w:t>
        </w:r>
      </w:ins>
      <w:ins w:id="425" w:author="Nicholas Clark" w:date="2022-06-30T13:59:00Z">
        <w:r w:rsidR="00213929">
          <w:rPr>
            <w:lang w:val="en-AU"/>
          </w:rPr>
          <w:t>a</w:t>
        </w:r>
      </w:ins>
      <w:ins w:id="426" w:author="Nicholas Clark" w:date="2022-06-30T14:02:00Z">
        <w:r w:rsidR="0016188C">
          <w:rPr>
            <w:lang w:val="en-AU"/>
          </w:rPr>
          <w:t>n AR1</w:t>
        </w:r>
      </w:ins>
      <w:ins w:id="427" w:author="Nicholas Clark" w:date="2022-06-30T13:59:00Z">
        <w:r w:rsidR="00213929">
          <w:rPr>
            <w:lang w:val="en-AU"/>
          </w:rPr>
          <w:t xml:space="preserve"> parametric term for the effect of log(y</w:t>
        </w:r>
        <w:r w:rsidR="00213929" w:rsidRPr="00213929">
          <w:rPr>
            <w:vertAlign w:val="subscript"/>
            <w:lang w:val="en-AU"/>
            <w:rPrChange w:id="428" w:author="Nicholas Clark" w:date="2022-06-30T13:59:00Z">
              <w:rPr>
                <w:lang w:val="en-AU"/>
              </w:rPr>
            </w:rPrChange>
          </w:rPr>
          <w:t>t-1</w:t>
        </w:r>
        <w:r w:rsidR="00213929">
          <w:rPr>
            <w:lang w:val="en-AU"/>
          </w:rPr>
          <w:t>)</w:t>
        </w:r>
      </w:ins>
      <w:ins w:id="429" w:author="Nicholas Clark" w:date="2022-06-30T14:02:00Z">
        <w:r w:rsidR="0016188C">
          <w:rPr>
            <w:lang w:val="en-AU"/>
          </w:rPr>
          <w:t>, with separate AR1 terms estimated for each series</w:t>
        </w:r>
      </w:ins>
      <w:ins w:id="430"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431" w:author="Nicholas Clark" w:date="2022-06-30T14:05:00Z">
        <w:r w:rsidR="009E3710">
          <w:rPr>
            <w:lang w:val="en-AU"/>
          </w:rPr>
          <w:t>to</w:t>
        </w:r>
      </w:ins>
      <w:ins w:id="432" w:author="Nicholas Clark" w:date="2022-06-30T14:00:00Z">
        <w:r w:rsidR="004D3A74">
          <w:rPr>
            <w:lang w:val="en-AU"/>
          </w:rPr>
          <w:t xml:space="preserve"> outliers (see Appendix 1 for an investigation of the forecas</w:t>
        </w:r>
      </w:ins>
      <w:ins w:id="433" w:author="Nicholas Clark" w:date="2022-06-30T14:01:00Z">
        <w:r w:rsidR="004D3A74">
          <w:rPr>
            <w:lang w:val="en-AU"/>
          </w:rPr>
          <w:t xml:space="preserve">ting behaviours of autoregressive observation models for discrete time series). </w:t>
        </w:r>
      </w:ins>
      <w:ins w:id="434"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r w:rsidR="00CD367A">
        <w:rPr>
          <w:lang w:val="en-AU"/>
        </w:rPr>
        <w:t xml:space="preserve">We </w:t>
      </w:r>
      <w:ins w:id="435" w:author="Nicholas Clark" w:date="2022-07-01T07:44:00Z">
        <w:r w:rsidR="00C95E67">
          <w:rPr>
            <w:lang w:val="en-AU"/>
          </w:rPr>
          <w:t xml:space="preserve">next </w:t>
        </w:r>
      </w:ins>
      <w:ins w:id="436" w:author="Nicholas Clark" w:date="2022-07-01T07:43:00Z">
        <w:r w:rsidR="00C95E67">
          <w:rPr>
            <w:lang w:val="en-AU"/>
          </w:rPr>
          <w:t>asked whether a d</w:t>
        </w:r>
      </w:ins>
      <w:ins w:id="437" w:author="Nicholas Clark" w:date="2022-07-01T07:44:00Z">
        <w:r w:rsidR="00C95E67">
          <w:rPr>
            <w:lang w:val="en-AU"/>
          </w:rPr>
          <w:t>ynamic factor process could capture the multi-series temporal dynamics by</w:t>
        </w:r>
      </w:ins>
      <w:del w:id="438" w:author="Nicholas Clark" w:date="2022-07-01T07:44:00Z">
        <w:r w:rsidR="00CD367A" w:rsidDel="00C95E67">
          <w:rPr>
            <w:lang w:val="en-AU"/>
          </w:rPr>
          <w:delText>next</w:delText>
        </w:r>
      </w:del>
      <w:r w:rsidR="00CD367A">
        <w:rPr>
          <w:lang w:val="en-AU"/>
        </w:rPr>
        <w:t xml:space="preserve"> fi</w:t>
      </w:r>
      <w:ins w:id="439" w:author="Nicholas Clark" w:date="2022-07-01T07:44:00Z">
        <w:r w:rsidR="00C95E67">
          <w:rPr>
            <w:lang w:val="en-AU"/>
          </w:rPr>
          <w:t>t</w:t>
        </w:r>
      </w:ins>
      <w:r w:rsidR="00CD367A">
        <w:rPr>
          <w:lang w:val="en-AU"/>
        </w:rPr>
        <w:t>t</w:t>
      </w:r>
      <w:ins w:id="440"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441"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442" w:author="Nicholas Clark" w:date="2022-06-30T11:55:00Z">
        <w:r w:rsidR="00CD367A" w:rsidDel="00A1368E">
          <w:rPr>
            <w:lang w:val="en-AU"/>
          </w:rPr>
          <w:delText>smooths</w:delText>
        </w:r>
      </w:del>
      <w:ins w:id="443" w:author="Nicholas Clark" w:date="2022-06-30T11:55:00Z">
        <w:r w:rsidR="00A1368E">
          <w:rPr>
            <w:lang w:val="en-AU"/>
          </w:rPr>
          <w:t>smooth functions</w:t>
        </w:r>
      </w:ins>
      <w:r w:rsidR="00CD367A">
        <w:rPr>
          <w:lang w:val="en-AU"/>
        </w:rPr>
        <w:t xml:space="preserve"> but no yearly </w:t>
      </w:r>
      <w:r w:rsidR="006B1447">
        <w:rPr>
          <w:lang w:val="en-AU"/>
        </w:rPr>
        <w:t>smooth</w:t>
      </w:r>
      <w:ins w:id="444"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445"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446"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447" w:author="Nicholas Clark" w:date="2022-06-30T12:33:00Z">
        <w:r w:rsidR="00A14581" w:rsidDel="009B5A61">
          <w:rPr>
            <w:lang w:val="en-AU"/>
          </w:rPr>
          <w:delText>random walks</w:delText>
        </w:r>
      </w:del>
      <w:ins w:id="448" w:author="Nicholas Clark" w:date="2022-06-30T12:33:00Z">
        <w:r w:rsidR="009B5A61">
          <w:rPr>
            <w:lang w:val="en-AU"/>
          </w:rPr>
          <w:t>AR1 models</w:t>
        </w:r>
      </w:ins>
      <w:r w:rsidR="00A14581">
        <w:rPr>
          <w:lang w:val="en-AU"/>
        </w:rPr>
        <w:t xml:space="preserve">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ins w:id="449"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450"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451" w:author="Nicholas Clark" w:date="2022-06-30T15:23:00Z">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w:t>
        </w:r>
      </w:ins>
      <w:ins w:id="452" w:author="Nicholas Clark" w:date="2022-06-30T15:24:00Z">
        <w:r w:rsidR="003070DC">
          <w:rPr>
            <w:rFonts w:eastAsiaTheme="minorEastAsia"/>
          </w:rPr>
          <w:t>the Negative Binomial</w:t>
        </w:r>
      </w:ins>
      <w:ins w:id="453" w:author="Nicholas Clark" w:date="2022-06-30T15:23:00Z">
        <w:r w:rsidR="003070DC">
          <w:rPr>
            <w:rFonts w:eastAsiaTheme="minorEastAsia"/>
          </w:rPr>
          <w:t xml:space="preserve"> overdispersion parameters</w:t>
        </w:r>
      </w:ins>
      <w:ins w:id="454" w:author="Nicholas Clark" w:date="2022-06-30T16:09:00Z">
        <w:r w:rsidR="00C10ABA">
          <w:rPr>
            <w:rFonts w:eastAsiaTheme="minorEastAsia"/>
          </w:rPr>
          <w:t xml:space="preserve"> (which are used by </w:t>
        </w:r>
      </w:ins>
      <w:ins w:id="455" w:author="Nicholas Clark" w:date="2022-06-30T16:10:00Z">
        <w:r w:rsidR="00C10ABA">
          <w:rPr>
            <w:rFonts w:eastAsiaTheme="minorEastAsia"/>
          </w:rPr>
          <w:t xml:space="preserve">default in </w:t>
        </w:r>
        <w:proofErr w:type="spellStart"/>
        <w:r w:rsidR="00C10ABA" w:rsidRPr="00C10ABA">
          <w:rPr>
            <w:rFonts w:eastAsiaTheme="minorEastAsia"/>
            <w:i/>
            <w:iCs/>
            <w:rPrChange w:id="456" w:author="Nicholas Clark" w:date="2022-06-30T16:10:00Z">
              <w:rPr>
                <w:rFonts w:eastAsiaTheme="minorEastAsia"/>
              </w:rPr>
            </w:rPrChange>
          </w:rPr>
          <w:t>mvgam</w:t>
        </w:r>
        <w:proofErr w:type="spellEnd"/>
        <w:r w:rsidR="00C10ABA">
          <w:rPr>
            <w:rFonts w:eastAsiaTheme="minorEastAsia"/>
          </w:rPr>
          <w:t xml:space="preserve"> to </w:t>
        </w:r>
        <w:proofErr w:type="spellStart"/>
        <w:r w:rsidR="00C10ABA">
          <w:rPr>
            <w:rFonts w:eastAsiaTheme="minorEastAsia"/>
          </w:rPr>
          <w:lastRenderedPageBreak/>
          <w:t>penalise</w:t>
        </w:r>
        <w:proofErr w:type="spellEnd"/>
        <w:r w:rsidR="00C10ABA">
          <w:rPr>
            <w:rFonts w:eastAsiaTheme="minorEastAsia"/>
          </w:rPr>
          <w:t xml:space="preserve"> an observation model towards a Poisson if there is minimal support for overdispersion)</w:t>
        </w:r>
      </w:ins>
      <w:ins w:id="457" w:author="Nicholas Clark" w:date="2022-06-30T15:23:00Z">
        <w:r w:rsidR="003070DC">
          <w:rPr>
            <w:rFonts w:eastAsiaTheme="minorEastAsia"/>
          </w:rPr>
          <w:t xml:space="preserve">. </w:t>
        </w:r>
      </w:ins>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del w:id="458" w:author="Nicholas Clark" w:date="2022-06-30T14:03:00Z">
        <w:r w:rsidR="005442D9" w:rsidDel="00E44204">
          <w:rPr>
            <w:lang w:val="en-AU"/>
          </w:rPr>
          <w:delText xml:space="preserve">two </w:delText>
        </w:r>
      </w:del>
      <w:ins w:id="459" w:author="Nicholas Clark" w:date="2022-06-30T14:03:00Z">
        <w:r w:rsidR="00E44204">
          <w:rPr>
            <w:lang w:val="en-AU"/>
          </w:rPr>
          <w:t xml:space="preserve">four </w:t>
        </w:r>
      </w:ins>
      <w:r w:rsidR="005442D9">
        <w:rPr>
          <w:lang w:val="en-AU"/>
        </w:rPr>
        <w:t xml:space="preserve">MCMC chains for </w:t>
      </w:r>
      <w:ins w:id="460" w:author="Nicholas Clark" w:date="2022-06-30T14:02:00Z">
        <w:r w:rsidR="00E44204">
          <w:rPr>
            <w:lang w:val="en-AU"/>
          </w:rPr>
          <w:t>5</w:t>
        </w:r>
      </w:ins>
      <w:del w:id="461" w:author="Nicholas Clark" w:date="2022-06-30T14:02:00Z">
        <w:r w:rsidR="005442D9" w:rsidDel="00E44204">
          <w:rPr>
            <w:lang w:val="en-AU"/>
          </w:rPr>
          <w:delText>10</w:delText>
        </w:r>
      </w:del>
      <w:r w:rsidR="005442D9">
        <w:rPr>
          <w:lang w:val="en-AU"/>
        </w:rPr>
        <w:t xml:space="preserve">,000 iterations as </w:t>
      </w:r>
      <w:proofErr w:type="spellStart"/>
      <w:r w:rsidR="005442D9">
        <w:rPr>
          <w:lang w:val="en-AU"/>
        </w:rPr>
        <w:t>burnin</w:t>
      </w:r>
      <w:proofErr w:type="spellEnd"/>
      <w:r w:rsidR="005442D9">
        <w:rPr>
          <w:lang w:val="en-AU"/>
        </w:rPr>
        <w:t xml:space="preserve"> and collected 1000 samples from the joint posterior.</w:t>
      </w:r>
      <w:ins w:id="462" w:author="Nicholas Clark" w:date="2022-06-30T13:43:00Z">
        <w:r w:rsidR="009109AE">
          <w:rPr>
            <w:lang w:val="en-AU"/>
          </w:rPr>
          <w:t xml:space="preserve"> </w:t>
        </w:r>
        <w:bookmarkStart w:id="463" w:name="_Hlk107489197"/>
        <w:r w:rsidR="009109AE">
          <w:rPr>
            <w:lang w:val="en-AU"/>
          </w:rPr>
          <w:t xml:space="preserve">Convergence </w:t>
        </w:r>
      </w:ins>
      <w:ins w:id="464" w:author="Nicholas Clark" w:date="2022-06-30T13:44:00Z">
        <w:r w:rsidR="009109AE">
          <w:rPr>
            <w:lang w:val="en-AU"/>
          </w:rPr>
          <w:t xml:space="preserve">of chains was checked with the </w:t>
        </w:r>
      </w:ins>
      <w:ins w:id="465" w:author="Nicholas Clark" w:date="2022-06-30T13:45:00Z">
        <w:r w:rsidR="00AC3D71">
          <w:rPr>
            <w:lang w:val="en-AU"/>
          </w:rPr>
          <w:t>Gelman-Rubin</w:t>
        </w:r>
      </w:ins>
      <w:ins w:id="466"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467" w:author="Nicholas Clark" w:date="2022-06-30T13:45:00Z">
        <w:r w:rsidR="00AC3D71">
          <w:rPr>
            <w:lang w:val="en-AU"/>
          </w:rPr>
          <w:t xml:space="preserve"> </w:t>
        </w:r>
      </w:ins>
      <w:ins w:id="468" w:author="Nicholas Clark" w:date="2022-06-30T13:44:00Z">
        <w:r w:rsidR="009109AE">
          <w:rPr>
            <w:lang w:val="en-AU"/>
          </w:rPr>
          <w:t>and by visual inspection of posterior chains.</w:t>
        </w:r>
      </w:ins>
      <w:bookmarkEnd w:id="463"/>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469"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470" w:author="Nicholas Clark" w:date="2022-07-01T07:47:00Z">
        <w:r w:rsidR="001E62AC">
          <w:rPr>
            <w:lang w:val="en-AU"/>
          </w:rPr>
          <w:t xml:space="preserve">common </w:t>
        </w:r>
      </w:ins>
      <w:r w:rsidR="00D24F9D">
        <w:rPr>
          <w:lang w:val="en-AU"/>
        </w:rPr>
        <w:t xml:space="preserve">goal </w:t>
      </w:r>
      <w:del w:id="471"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472" w:author="Nicholas Clark" w:date="2022-07-01T08:28:00Z">
        <w:r w:rsidR="00245079" w:rsidRPr="008946E9">
          <w:t>irregular sampling in time</w:t>
        </w:r>
      </w:ins>
      <w:del w:id="473" w:author="Nicholas Clark" w:date="2022-07-01T08:28:00Z">
        <w:r w:rsidR="00562B61" w:rsidDel="00245079">
          <w:rPr>
            <w:lang w:val="en-AU"/>
          </w:rPr>
          <w:delText>irregular sampling</w:delText>
        </w:r>
      </w:del>
      <w:r w:rsidR="00562B61">
        <w:rPr>
          <w:lang w:val="en-AU"/>
        </w:rPr>
        <w:t xml:space="preserve">, making them useful for exploring the utility of </w:t>
      </w:r>
      <w:del w:id="474" w:author="Nicholas Clark" w:date="2022-07-01T07:48:00Z">
        <w:r w:rsidR="00562B61" w:rsidRPr="000522F6" w:rsidDel="000522F6">
          <w:rPr>
            <w:lang w:val="en-AU"/>
            <w:rPrChange w:id="475" w:author="Nicholas Clark" w:date="2022-07-01T07:48:00Z">
              <w:rPr>
                <w:i/>
                <w:iCs/>
                <w:lang w:val="en-AU"/>
              </w:rPr>
            </w:rPrChange>
          </w:rPr>
          <w:delText>mvgam</w:delText>
        </w:r>
      </w:del>
      <w:ins w:id="476"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5AD6E6A4"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ins w:id="477" w:author="Nicholas Clark" w:date="2022-06-30T15:18:00Z">
        <w:r w:rsidR="007F5C9C">
          <w:rPr>
            <w:lang w:val="en-AU"/>
          </w:rPr>
          <w:t>A</w:t>
        </w:r>
      </w:ins>
      <w:del w:id="478"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 xml:space="preserve">up to the start of the </w:t>
      </w:r>
      <w:r w:rsidR="00B83D7F" w:rsidRPr="00B83D7F">
        <w:rPr>
          <w:lang w:val="en-AU"/>
        </w:rPr>
        <w:lastRenderedPageBreak/>
        <w:t>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479"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480" w:author="Nicholas Clark" w:date="2022-07-01T07:48:00Z">
        <w:r w:rsidR="00250DFD" w:rsidDel="0001214F">
          <w:rPr>
            <w:lang w:val="en-AU"/>
          </w:rPr>
          <w:delText>were removed</w:delText>
        </w:r>
      </w:del>
      <w:ins w:id="481" w:author="Nicholas Clark" w:date="2022-07-01T07:48:00Z">
        <w:r w:rsidR="0001214F">
          <w:rPr>
            <w:lang w:val="en-AU"/>
          </w:rPr>
          <w:t>had entirely missing observations</w:t>
        </w:r>
      </w:ins>
      <w:r w:rsidR="00250DFD">
        <w:rPr>
          <w:lang w:val="en-AU"/>
        </w:rPr>
        <w:t xml:space="preserve"> </w:t>
      </w:r>
      <w:del w:id="482" w:author="Nicholas Clark" w:date="2022-07-01T07:48:00Z">
        <w:r w:rsidR="00250DFD" w:rsidDel="0001214F">
          <w:rPr>
            <w:lang w:val="en-AU"/>
          </w:rPr>
          <w:delText>prior to modelling as no observations</w:delText>
        </w:r>
      </w:del>
      <w:ins w:id="483"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484"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485" w:author="Nicholas Clark" w:date="2022-07-01T07:48:00Z">
        <w:r w:rsidR="0001214F">
          <w:rPr>
            <w:lang w:val="en-AU"/>
          </w:rPr>
          <w:t xml:space="preserve">but we </w:t>
        </w:r>
      </w:ins>
      <w:ins w:id="486" w:author="Nicholas Clark" w:date="2022-07-01T07:49:00Z">
        <w:r w:rsidR="0001214F">
          <w:rPr>
            <w:lang w:val="en-AU"/>
          </w:rPr>
          <w:t xml:space="preserve">kept these in the model. </w:t>
        </w:r>
      </w:ins>
      <w:r w:rsidR="00F82D7A">
        <w:rPr>
          <w:lang w:val="en-AU"/>
        </w:rPr>
        <w:t>For each species we fit four models representing different hypothe</w:t>
      </w:r>
      <w:r w:rsidR="00BC4226">
        <w:rPr>
          <w:lang w:val="en-AU"/>
        </w:rPr>
        <w:t xml:space="preserve">tical </w:t>
      </w:r>
      <w:r w:rsidR="00F82D7A">
        <w:rPr>
          <w:lang w:val="en-AU"/>
        </w:rPr>
        <w:t>dynamics</w:t>
      </w:r>
      <w:ins w:id="487" w:author="Nicholas Clark" w:date="2022-07-01T08:02:00Z">
        <w:r w:rsidR="006A081A">
          <w:rPr>
            <w:lang w:val="en-AU"/>
          </w:rPr>
          <w:t>, though we caution that our goal here was not to carry out a rigorous analysis but to highlight how DGAMs could be used to facilitate model selection and scru</w:t>
        </w:r>
      </w:ins>
      <w:ins w:id="488" w:author="Nicholas Clark" w:date="2022-07-01T08:03:00Z">
        <w:r w:rsidR="006A081A">
          <w:rPr>
            <w:lang w:val="en-AU"/>
          </w:rPr>
          <w:t>tiny</w:t>
        </w:r>
      </w:ins>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489" w:author="Nicholas Clark" w:date="2022-07-01T07:53:00Z">
        <w:r w:rsidR="001D4FD1">
          <w:rPr>
            <w:lang w:val="en-AU"/>
          </w:rPr>
          <w:t xml:space="preserve">We hypothesised that the </w:t>
        </w:r>
      </w:ins>
      <w:ins w:id="490" w:author="Nicholas Clark" w:date="2022-07-01T07:55:00Z">
        <w:r w:rsidR="001D4FD1">
          <w:rPr>
            <w:lang w:val="en-AU"/>
          </w:rPr>
          <w:t xml:space="preserve">site-specific </w:t>
        </w:r>
      </w:ins>
      <w:ins w:id="491" w:author="Nicholas Clark" w:date="2022-07-01T07:54:00Z">
        <w:r w:rsidR="001D4FD1">
          <w:rPr>
            <w:lang w:val="en-AU"/>
          </w:rPr>
          <w:t>partial effect</w:t>
        </w:r>
      </w:ins>
      <w:ins w:id="492" w:author="Nicholas Clark" w:date="2022-07-01T07:55:00Z">
        <w:r w:rsidR="001D4FD1">
          <w:rPr>
            <w:lang w:val="en-AU"/>
          </w:rPr>
          <w:t>s</w:t>
        </w:r>
      </w:ins>
      <w:ins w:id="493" w:author="Nicholas Clark" w:date="2022-07-01T07:54:00Z">
        <w:r w:rsidR="001D4FD1">
          <w:rPr>
            <w:lang w:val="en-AU"/>
          </w:rPr>
          <w:t xml:space="preserve"> of </w:t>
        </w:r>
        <w:proofErr w:type="spellStart"/>
        <w:r w:rsidR="001D4FD1">
          <w:rPr>
            <w:lang w:val="en-AU"/>
          </w:rPr>
          <w:t>cum_gdd</w:t>
        </w:r>
        <w:proofErr w:type="spellEnd"/>
        <w:r w:rsidR="001D4FD1">
          <w:rPr>
            <w:lang w:val="en-AU"/>
          </w:rPr>
          <w:t xml:space="preserve"> could be mildly nonlinear</w:t>
        </w:r>
      </w:ins>
      <w:ins w:id="494" w:author="Nicholas Clark" w:date="2022-07-01T07:55:00Z">
        <w:r w:rsidR="001D4FD1">
          <w:rPr>
            <w:lang w:val="en-AU"/>
          </w:rPr>
          <w:t>, so we set k = 5 for this smooth function.</w:t>
        </w:r>
      </w:ins>
      <w:ins w:id="495" w:author="Nicholas Clark" w:date="2022-07-01T07:54:00Z">
        <w:r w:rsidR="001D4FD1">
          <w:rPr>
            <w:lang w:val="en-AU"/>
          </w:rPr>
          <w:t xml:space="preserve"> </w:t>
        </w:r>
      </w:ins>
      <w:r w:rsidR="005808FB">
        <w:rPr>
          <w:lang w:val="en-AU"/>
        </w:rPr>
        <w:t>Formula</w:t>
      </w:r>
      <w:ins w:id="496"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ins w:id="497" w:author="Nicholas Clark" w:date="2022-07-01T07:51:00Z">
        <w:r w:rsidR="00BD4AF6">
          <w:rPr>
            <w:i/>
            <w:iCs/>
            <w:lang w:val="en-AU"/>
          </w:rPr>
          <w:t>5</w:t>
        </w:r>
      </w:ins>
      <w:del w:id="498"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ins w:id="499" w:author="Nicholas Clark" w:date="2022-07-01T07:55:00Z">
        <w:r w:rsidR="009C35F4">
          <w:rPr>
            <w:lang w:val="en-AU"/>
          </w:rPr>
          <w:t xml:space="preserve">In addition to the assumption of </w:t>
        </w:r>
        <w:proofErr w:type="spellStart"/>
        <w:r w:rsidR="009C35F4">
          <w:rPr>
            <w:lang w:val="en-AU"/>
          </w:rPr>
          <w:t>cum_gdd</w:t>
        </w:r>
        <w:proofErr w:type="spellEnd"/>
        <w:r w:rsidR="009C35F4">
          <w:rPr>
            <w:lang w:val="en-AU"/>
          </w:rPr>
          <w:t xml:space="preserve"> </w:t>
        </w:r>
      </w:ins>
      <w:ins w:id="500" w:author="Nicholas Clark" w:date="2022-07-01T07:56:00Z">
        <w:r w:rsidR="009C35F4">
          <w:rPr>
            <w:lang w:val="en-AU"/>
          </w:rPr>
          <w:t>nonlinearity, we assumed the global seasonal pattern was moderately nonlinear</w:t>
        </w:r>
      </w:ins>
      <w:ins w:id="501" w:author="Nicholas Clark" w:date="2022-07-01T09:40:00Z">
        <w:r w:rsidR="0035411C">
          <w:rPr>
            <w:lang w:val="en-AU"/>
          </w:rPr>
          <w:t xml:space="preserve"> and flexible enough</w:t>
        </w:r>
      </w:ins>
      <w:ins w:id="502" w:author="Nicholas Clark" w:date="2022-07-01T07:56:00Z">
        <w:r w:rsidR="009C35F4">
          <w:rPr>
            <w:lang w:val="en-AU"/>
          </w:rPr>
          <w:t xml:space="preserve"> to capture the characteristic double peaks commo</w:t>
        </w:r>
      </w:ins>
      <w:ins w:id="503" w:author="Nicholas Clark" w:date="2022-07-01T07:57:00Z">
        <w:r w:rsidR="009C35F4">
          <w:rPr>
            <w:lang w:val="en-AU"/>
          </w:rPr>
          <w:t>nly</w:t>
        </w:r>
      </w:ins>
      <w:ins w:id="504" w:author="Nicholas Clark" w:date="2022-07-01T07:56:00Z">
        <w:r w:rsidR="009C35F4">
          <w:rPr>
            <w:lang w:val="en-AU"/>
          </w:rPr>
          <w:t xml:space="preserve"> seen in hard tick nymph abundance survey time series</w:t>
        </w:r>
      </w:ins>
      <w:ins w:id="505"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506" w:author="Nicholas Clark" w:date="2022-07-01T07:56:00Z">
        <w:r w:rsidR="009C35F4">
          <w:rPr>
            <w:lang w:val="en-AU"/>
          </w:rPr>
          <w:t xml:space="preserve">, </w:t>
        </w:r>
      </w:ins>
      <w:ins w:id="507" w:author="Nicholas Clark" w:date="2022-07-01T07:57:00Z">
        <w:r w:rsidR="009C35F4">
          <w:rPr>
            <w:lang w:val="en-AU"/>
          </w:rPr>
          <w:t xml:space="preserve">and we assumed the seasonal function was cyclic with equal values between the end of December and the beginning of January. </w:t>
        </w:r>
      </w:ins>
      <w:r>
        <w:rPr>
          <w:lang w:val="en-AU"/>
        </w:rPr>
        <w:t xml:space="preserve">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508" w:author="Nicholas Clark" w:date="2022-07-01T07:51:00Z">
        <w:r w:rsidR="00BD4AF6">
          <w:rPr>
            <w:i/>
            <w:iCs/>
            <w:lang w:val="en-AU"/>
          </w:rPr>
          <w:t>5</w:t>
        </w:r>
      </w:ins>
      <w:del w:id="509"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510" w:author="Nicholas Clark" w:date="2022-07-01T07:51:00Z">
        <w:r w:rsidR="00F85C3B" w:rsidDel="00BD4AF6">
          <w:rPr>
            <w:i/>
            <w:iCs/>
            <w:lang w:val="en-AU"/>
          </w:rPr>
          <w:delText>26</w:delText>
        </w:r>
      </w:del>
      <w:ins w:id="511"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512" w:author="Nicholas Clark" w:date="2022-07-01T08:01:00Z">
        <w:r w:rsidR="009C35F4">
          <w:rPr>
            <w:lang w:val="en-AU"/>
          </w:rPr>
          <w:t xml:space="preserve"> function</w:t>
        </w:r>
      </w:ins>
      <w:r>
        <w:rPr>
          <w:lang w:val="en-AU"/>
        </w:rPr>
        <w:t xml:space="preserve"> and a seasonal smooth </w:t>
      </w:r>
      <w:ins w:id="513"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514"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515" w:author="Nicholas Clark" w:date="2022-07-01T07:51:00Z">
        <w:r w:rsidR="00BD4AF6">
          <w:rPr>
            <w:i/>
            <w:iCs/>
            <w:lang w:val="en-AU"/>
          </w:rPr>
          <w:t>5</w:t>
        </w:r>
      </w:ins>
      <w:del w:id="516"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517" w:author="Nicholas Clark" w:date="2022-07-01T07:51:00Z">
        <w:r w:rsidR="00F85C3B" w:rsidDel="00BD4AF6">
          <w:rPr>
            <w:i/>
            <w:iCs/>
            <w:lang w:val="en-AU"/>
          </w:rPr>
          <w:delText>2</w:delText>
        </w:r>
        <w:r w:rsidRPr="005C1ED0" w:rsidDel="00BD4AF6">
          <w:rPr>
            <w:i/>
            <w:iCs/>
            <w:lang w:val="en-AU"/>
          </w:rPr>
          <w:delText>6</w:delText>
        </w:r>
      </w:del>
      <w:ins w:id="518"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519"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ins w:id="520" w:author="Nicholas Clark" w:date="2022-07-01T07:51:00Z">
        <w:r w:rsidR="00BD4AF6">
          <w:rPr>
            <w:i/>
            <w:iCs/>
            <w:lang w:val="en-AU"/>
          </w:rPr>
          <w:t>5</w:t>
        </w:r>
      </w:ins>
      <w:del w:id="521"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522" w:author="Nicholas Clark" w:date="2022-07-01T07:52:00Z">
        <w:r w:rsidR="00F85C3B" w:rsidDel="00BD4AF6">
          <w:rPr>
            <w:i/>
            <w:iCs/>
            <w:lang w:val="en-AU"/>
          </w:rPr>
          <w:delText>2</w:delText>
        </w:r>
        <w:r w:rsidRPr="00265994" w:rsidDel="00BD4AF6">
          <w:rPr>
            <w:i/>
            <w:iCs/>
            <w:lang w:val="en-AU"/>
          </w:rPr>
          <w:delText>6</w:delText>
        </w:r>
      </w:del>
      <w:ins w:id="523"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2292D21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ins w:id="524" w:author="Nicholas Clark" w:date="2022-06-30T15:28:00Z">
        <w:r w:rsidR="00F34123">
          <w:rPr>
            <w:lang w:val="en-AU"/>
          </w:rPr>
          <w:t>4</w:t>
        </w:r>
      </w:ins>
      <w:del w:id="525"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526" w:author="Nicholas Clark" w:date="2022-06-30T15:28:00Z">
        <w:r w:rsidR="00F34123">
          <w:rPr>
            <w:lang w:val="en-AU"/>
          </w:rPr>
          <w:t>5</w:t>
        </w:r>
      </w:ins>
      <w:del w:id="527"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528"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529" w:author="Nicholas Clark" w:date="2022-06-30T13:54:00Z">
        <w:r w:rsidR="00D92F8B" w:rsidDel="008D7BF5">
          <w:rPr>
            <w:lang w:val="en-AU"/>
          </w:rPr>
          <w:delText xml:space="preserve">two </w:delText>
        </w:r>
      </w:del>
      <w:ins w:id="530" w:author="Nicholas Clark" w:date="2022-06-30T13:54:00Z">
        <w:r w:rsidR="008D7BF5">
          <w:rPr>
            <w:lang w:val="en-AU"/>
          </w:rPr>
          <w:t xml:space="preserve">four </w:t>
        </w:r>
      </w:ins>
      <w:r w:rsidR="00D92F8B">
        <w:rPr>
          <w:lang w:val="en-AU"/>
        </w:rPr>
        <w:t xml:space="preserve">MCMC chains for </w:t>
      </w:r>
      <w:del w:id="531" w:author="Nicholas Clark" w:date="2022-06-30T13:54:00Z">
        <w:r w:rsidR="00773B8C" w:rsidDel="00ED09B8">
          <w:rPr>
            <w:lang w:val="en-AU"/>
          </w:rPr>
          <w:delText>10</w:delText>
        </w:r>
      </w:del>
      <w:ins w:id="532" w:author="Nicholas Clark" w:date="2022-06-30T13:54:00Z">
        <w:r w:rsidR="00ED09B8">
          <w:rPr>
            <w:lang w:val="en-AU"/>
          </w:rPr>
          <w:t>5</w:t>
        </w:r>
      </w:ins>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ins w:id="533" w:author="Nicholas Clark" w:date="2022-06-30T13:54:00Z">
        <w:r w:rsidR="005C3E4B">
          <w:rPr>
            <w:lang w:val="en-AU"/>
          </w:rPr>
          <w:t>4</w:t>
        </w:r>
      </w:ins>
      <w:del w:id="534"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0B516295"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proofErr w:type="spellStart"/>
      <w:r w:rsidR="00E80033" w:rsidRPr="00E80033">
        <w:rPr>
          <w:i/>
          <w:iCs/>
          <w:lang w:val="en-AU"/>
        </w:rPr>
        <w:t>mvgam</w:t>
      </w:r>
      <w:proofErr w:type="spellEnd"/>
      <w:r w:rsidR="00E80033">
        <w:rPr>
          <w:lang w:val="en-AU"/>
        </w:rPr>
        <w:t>)</w:t>
      </w:r>
      <w:r w:rsidRPr="00A85345">
        <w:rPr>
          <w:lang w:val="en-AU"/>
        </w:rPr>
        <w:t xml:space="preserve"> models versus </w:t>
      </w:r>
      <w:r w:rsidR="00EA5106">
        <w:rPr>
          <w:lang w:val="en-AU"/>
        </w:rPr>
        <w:t xml:space="preserve">static </w:t>
      </w:r>
      <w:ins w:id="535" w:author="Nicholas Clark" w:date="2022-07-08T13:09:00Z">
        <w:r w:rsidR="005747C0">
          <w:rPr>
            <w:lang w:val="en-AU"/>
          </w:rPr>
          <w:t xml:space="preserve">and autoregressive </w:t>
        </w:r>
      </w:ins>
      <w:r w:rsidR="00EA5106">
        <w:rPr>
          <w:lang w:val="en-AU"/>
        </w:rPr>
        <w:t xml:space="preserve">GAMs </w:t>
      </w:r>
      <w:r w:rsidR="00E80033">
        <w:rPr>
          <w:lang w:val="en-AU"/>
        </w:rPr>
        <w:t>(</w:t>
      </w:r>
      <w:r w:rsidR="00EA5106">
        <w:rPr>
          <w:lang w:val="en-AU"/>
        </w:rPr>
        <w:t xml:space="preserve">using </w:t>
      </w:r>
      <w:proofErr w:type="spellStart"/>
      <w:r w:rsidR="00EA5106" w:rsidRPr="00092761">
        <w:rPr>
          <w:i/>
          <w:iCs/>
          <w:lang w:val="en-AU"/>
        </w:rPr>
        <w:t>mgcv</w:t>
      </w:r>
      <w:proofErr w:type="spellEnd"/>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536"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537" w:author="Nicholas Clark" w:date="2022-06-30T13:47:00Z">
        <w:r w:rsidR="00FF1490" w:rsidDel="006B0898">
          <w:rPr>
            <w:lang w:val="en-AU"/>
          </w:rPr>
          <w:delText>s</w:delText>
        </w:r>
      </w:del>
      <w:r w:rsidR="005A167B">
        <w:rPr>
          <w:lang w:val="en-AU"/>
        </w:rPr>
        <w:t xml:space="preserve"> 2</w:t>
      </w:r>
      <w:r w:rsidR="00FF1490">
        <w:rPr>
          <w:lang w:val="en-AU"/>
        </w:rPr>
        <w:t>; Figure S</w:t>
      </w:r>
      <w:ins w:id="538" w:author="Nicholas Clark" w:date="2022-07-08T13:10:00Z">
        <w:r w:rsidR="00D44E2C">
          <w:rPr>
            <w:lang w:val="en-AU"/>
          </w:rPr>
          <w:t>2</w:t>
        </w:r>
      </w:ins>
      <w:del w:id="539" w:author="Nicholas Clark" w:date="2022-07-08T13:10:00Z">
        <w:r w:rsidR="00FF1490" w:rsidDel="00D44E2C">
          <w:rPr>
            <w:lang w:val="en-AU"/>
          </w:rPr>
          <w:delText>1</w:delText>
        </w:r>
      </w:del>
      <w:r w:rsidR="005A167B">
        <w:rPr>
          <w:lang w:val="en-AU"/>
        </w:rPr>
        <w:t>)</w:t>
      </w:r>
      <w:r w:rsidR="00EA5106">
        <w:rPr>
          <w:lang w:val="en-AU"/>
        </w:rPr>
        <w:t xml:space="preserve">. </w:t>
      </w:r>
      <w:r w:rsidR="00CB5C58">
        <w:rPr>
          <w:lang w:val="en-AU"/>
        </w:rPr>
        <w:t xml:space="preserve">As expected, the correctly specified seasonal DGAM was the best performer when the </w:t>
      </w:r>
      <w:ins w:id="540"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541" w:author="Nicholas Clark" w:date="2022-06-30T13:47:00Z">
        <w:r w:rsidR="00AC3D71">
          <w:rPr>
            <w:lang w:val="en-AU"/>
          </w:rPr>
          <w:t xml:space="preserve">trend </w:t>
        </w:r>
      </w:ins>
      <w:r w:rsidR="00CB5C58">
        <w:rPr>
          <w:lang w:val="en-AU"/>
        </w:rPr>
        <w:t xml:space="preserve">dynamics (Figure 2). The </w:t>
      </w:r>
      <w:del w:id="542" w:author="Nicholas Clark" w:date="2022-07-08T13:12:00Z">
        <w:r w:rsidR="00CB5C58" w:rsidDel="00C552FF">
          <w:rPr>
            <w:lang w:val="en-AU"/>
          </w:rPr>
          <w:delText xml:space="preserve">seasonal </w:delText>
        </w:r>
      </w:del>
      <w:ins w:id="543" w:author="Nicholas Clark" w:date="2022-07-08T13:12:00Z">
        <w:r w:rsidR="00C552FF">
          <w:rPr>
            <w:lang w:val="en-AU"/>
          </w:rPr>
          <w:t xml:space="preserve">static and autoregressive seasonal </w:t>
        </w:r>
      </w:ins>
      <w:r w:rsidR="00CB5C58">
        <w:rPr>
          <w:lang w:val="en-AU"/>
        </w:rPr>
        <w:t>GAM</w:t>
      </w:r>
      <w:ins w:id="544" w:author="Nicholas Clark" w:date="2022-07-08T13:12:00Z">
        <w:r w:rsidR="00C552FF">
          <w:rPr>
            <w:lang w:val="en-AU"/>
          </w:rPr>
          <w:t>s</w:t>
        </w:r>
      </w:ins>
      <w:r w:rsidR="00CB5C58">
        <w:rPr>
          <w:lang w:val="en-AU"/>
        </w:rPr>
        <w:t xml:space="preserve"> w</w:t>
      </w:r>
      <w:ins w:id="545" w:author="Nicholas Clark" w:date="2022-07-08T13:12:00Z">
        <w:r w:rsidR="00C552FF">
          <w:rPr>
            <w:lang w:val="en-AU"/>
          </w:rPr>
          <w:t>ere</w:t>
        </w:r>
      </w:ins>
      <w:del w:id="546" w:author="Nicholas Clark" w:date="2022-07-08T13:12:00Z">
        <w:r w:rsidR="00CB5C58" w:rsidDel="00C552FF">
          <w:rPr>
            <w:lang w:val="en-AU"/>
          </w:rPr>
          <w:delText>as</w:delText>
        </w:r>
      </w:del>
      <w:r w:rsidR="00CB5C58">
        <w:rPr>
          <w:lang w:val="en-AU"/>
        </w:rPr>
        <w:t xml:space="preserve"> the worst performer</w:t>
      </w:r>
      <w:ins w:id="547" w:author="Nicholas Clark" w:date="2022-07-08T13:12:00Z">
        <w:r w:rsidR="00C552FF">
          <w:rPr>
            <w:lang w:val="en-AU"/>
          </w:rPr>
          <w:t>s</w:t>
        </w:r>
      </w:ins>
      <w:r w:rsidR="00CB5C58">
        <w:rPr>
          <w:lang w:val="en-AU"/>
        </w:rPr>
        <w:t xml:space="preserve"> in nearly all comparisons</w:t>
      </w:r>
      <w:del w:id="548" w:author="Nicholas Clark" w:date="2022-07-08T13:13:00Z">
        <w:r w:rsidR="00CB5C58" w:rsidDel="00C552FF">
          <w:rPr>
            <w:lang w:val="en-AU"/>
          </w:rPr>
          <w:delText>, though it did perform markedly better than the mis-specified nonseasonal DGAM under moderate dynamics and with no missing observations</w:delText>
        </w:r>
      </w:del>
      <w:r w:rsidR="00CB5C58">
        <w:rPr>
          <w:lang w:val="en-AU"/>
        </w:rPr>
        <w:t xml:space="preserve">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del w:id="549" w:author="Nicholas Clark" w:date="2022-07-08T13:13:00Z">
        <w:r w:rsidR="00B9606B" w:rsidDel="00BC4823">
          <w:rPr>
            <w:lang w:val="en-AU"/>
          </w:rPr>
          <w:delText>with no comparisons favouring the</w:delText>
        </w:r>
      </w:del>
      <w:ins w:id="550" w:author="Nicholas Clark" w:date="2022-07-08T13:13:00Z">
        <w:r w:rsidR="00BC4823">
          <w:rPr>
            <w:lang w:val="en-AU"/>
          </w:rPr>
          <w:t>although the two</w:t>
        </w:r>
      </w:ins>
      <w:r w:rsidR="00B9606B">
        <w:rPr>
          <w:lang w:val="en-AU"/>
        </w:rPr>
        <w:t xml:space="preserve"> </w:t>
      </w:r>
      <w:r w:rsidR="001B75DA" w:rsidRPr="001B75DA">
        <w:rPr>
          <w:lang w:val="en-AU"/>
        </w:rPr>
        <w:t>GAM</w:t>
      </w:r>
      <w:ins w:id="551" w:author="Nicholas Clark" w:date="2022-07-08T13:13:00Z">
        <w:r w:rsidR="00BC4823">
          <w:rPr>
            <w:lang w:val="en-AU"/>
          </w:rPr>
          <w:t xml:space="preserve">s </w:t>
        </w:r>
        <w:r w:rsidR="00C60387">
          <w:rPr>
            <w:lang w:val="en-AU"/>
          </w:rPr>
          <w:t xml:space="preserve">were </w:t>
        </w:r>
      </w:ins>
      <w:ins w:id="552" w:author="Nicholas Clark" w:date="2022-07-08T13:14:00Z">
        <w:r w:rsidR="00C60387">
          <w:rPr>
            <w:lang w:val="en-AU"/>
          </w:rPr>
          <w:t>more on-par with the</w:t>
        </w:r>
      </w:ins>
      <w:del w:id="553" w:author="Nicholas Clark" w:date="2022-07-08T13:14:00Z">
        <w:r w:rsidR="001B75DA" w:rsidDel="00C60387">
          <w:rPr>
            <w:i/>
            <w:iCs/>
            <w:lang w:val="en-AU"/>
          </w:rPr>
          <w:delText xml:space="preserve"> </w:delText>
        </w:r>
        <w:r w:rsidR="00B9606B" w:rsidDel="00C60387">
          <w:rPr>
            <w:lang w:val="en-AU"/>
          </w:rPr>
          <w:delText>over</w:delText>
        </w:r>
        <w:r w:rsidR="001B75DA" w:rsidDel="00C60387">
          <w:rPr>
            <w:lang w:val="en-AU"/>
          </w:rPr>
          <w:delText xml:space="preserve"> the</w:delText>
        </w:r>
      </w:del>
      <w:r w:rsidR="00B9606B">
        <w:rPr>
          <w:lang w:val="en-AU"/>
        </w:rPr>
        <w:t xml:space="preserve"> </w:t>
      </w:r>
      <w:r w:rsidR="00B67E3D">
        <w:rPr>
          <w:lang w:val="en-AU"/>
        </w:rPr>
        <w:t>D</w:t>
      </w:r>
      <w:r w:rsidR="00B9606B">
        <w:rPr>
          <w:lang w:val="en-AU"/>
        </w:rPr>
        <w:t>GAMs</w:t>
      </w:r>
      <w:ins w:id="554" w:author="Nicholas Clark" w:date="2022-07-08T13:14:00Z">
        <w:r w:rsidR="00C60387">
          <w:rPr>
            <w:lang w:val="en-AU"/>
          </w:rPr>
          <w:t xml:space="preserve"> when only two series were </w:t>
        </w:r>
        <w:proofErr w:type="gramStart"/>
        <w:r w:rsidR="00C60387">
          <w:rPr>
            <w:lang w:val="en-AU"/>
          </w:rPr>
          <w:t>used</w:t>
        </w:r>
        <w:proofErr w:type="gramEnd"/>
        <w:r w:rsidR="00C60387">
          <w:rPr>
            <w:lang w:val="en-AU"/>
          </w:rPr>
          <w:t xml:space="preserve"> and dynamics were moderate</w:t>
        </w:r>
      </w:ins>
      <w:r w:rsidR="005F33ED">
        <w:rPr>
          <w:lang w:val="en-AU"/>
        </w:rPr>
        <w:t xml:space="preserve"> (Figure S</w:t>
      </w:r>
      <w:ins w:id="555" w:author="Nicholas Clark" w:date="2022-07-08T13:08:00Z">
        <w:r w:rsidR="00B11AA5">
          <w:rPr>
            <w:lang w:val="en-AU"/>
          </w:rPr>
          <w:t>2</w:t>
        </w:r>
      </w:ins>
      <w:del w:id="556" w:author="Nicholas Clark" w:date="2022-07-08T13:08:00Z">
        <w:r w:rsidR="005F33ED" w:rsidDel="00B11AA5">
          <w:rPr>
            <w:lang w:val="en-AU"/>
          </w:rPr>
          <w:delText>1</w:delText>
        </w:r>
      </w:del>
      <w:r w:rsidR="005F33ED">
        <w:rPr>
          <w:lang w:val="en-AU"/>
        </w:rPr>
        <w:t>).</w:t>
      </w:r>
    </w:p>
    <w:p w14:paraId="05597E06" w14:textId="5DC679E4" w:rsidR="0047124E" w:rsidRDefault="0047124E" w:rsidP="005C36C2">
      <w:pPr>
        <w:spacing w:line="360" w:lineRule="auto"/>
        <w:rPr>
          <w:lang w:val="en-AU"/>
        </w:rPr>
      </w:pPr>
    </w:p>
    <w:p w14:paraId="223F0DC0" w14:textId="6E4212D8" w:rsidR="00A574F3" w:rsidRDefault="000707F6" w:rsidP="005C36C2">
      <w:pPr>
        <w:spacing w:line="360" w:lineRule="auto"/>
        <w:rPr>
          <w:lang w:val="en-AU"/>
        </w:rPr>
      </w:pPr>
      <w:r>
        <w:rPr>
          <w:lang w:val="en-AU"/>
        </w:rPr>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ins w:id="557" w:author="Nicholas Clark" w:date="2022-07-08T13:16:00Z">
        <w:r w:rsidR="00CA26F9">
          <w:rPr>
            <w:lang w:val="en-AU"/>
          </w:rPr>
          <w:t xml:space="preserve">intervals for the two </w:t>
        </w:r>
      </w:ins>
      <w:r w:rsidR="009A3293" w:rsidRPr="009A3293">
        <w:rPr>
          <w:lang w:val="en-AU"/>
        </w:rPr>
        <w:t>GAM</w:t>
      </w:r>
      <w:ins w:id="558" w:author="Nicholas Clark" w:date="2022-07-08T13:16:00Z">
        <w:r w:rsidR="00CA26F9">
          <w:rPr>
            <w:lang w:val="en-AU"/>
          </w:rPr>
          <w:t>s</w:t>
        </w:r>
      </w:ins>
      <w:del w:id="559" w:author="Nicholas Clark" w:date="2022-07-08T13:16:00Z">
        <w:r w:rsidR="009A3293" w:rsidDel="00CA26F9">
          <w:rPr>
            <w:i/>
            <w:iCs/>
            <w:lang w:val="en-AU"/>
          </w:rPr>
          <w:delText xml:space="preserve"> </w:delText>
        </w:r>
        <w:r w:rsidDel="00CA26F9">
          <w:rPr>
            <w:lang w:val="en-AU"/>
          </w:rPr>
          <w:delText>intervals</w:delText>
        </w:r>
      </w:del>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ins w:id="560" w:author="Nicholas Clark" w:date="2022-07-08T13:08:00Z">
        <w:r w:rsidR="00B11AA5">
          <w:rPr>
            <w:lang w:val="en-AU"/>
          </w:rPr>
          <w:t>3</w:t>
        </w:r>
      </w:ins>
      <w:del w:id="561" w:author="Nicholas Clark" w:date="2022-07-08T13:08:00Z">
        <w:r w:rsidR="00C913E9" w:rsidDel="00B11AA5">
          <w:rPr>
            <w:lang w:val="en-AU"/>
          </w:rPr>
          <w:delText>2</w:delText>
        </w:r>
      </w:del>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52FA9CCC" w:rsidR="005879BD" w:rsidRPr="006A256D" w:rsidRDefault="006A256D" w:rsidP="005C36C2">
      <w:pPr>
        <w:spacing w:line="360" w:lineRule="auto"/>
        <w:rPr>
          <w:lang w:val="en-AU"/>
        </w:rPr>
      </w:pPr>
      <w:r>
        <w:rPr>
          <w:lang w:val="en-AU"/>
        </w:rPr>
        <w:lastRenderedPageBreak/>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del w:id="562" w:author="Nicholas Clark" w:date="2022-07-08T13:18:00Z">
        <w:r w:rsidR="00D75987" w:rsidDel="00576C18">
          <w:rPr>
            <w:lang w:val="en-AU"/>
          </w:rPr>
          <w:delText>too high for most models</w:delText>
        </w:r>
      </w:del>
      <w:ins w:id="563" w:author="Nicholas Clark" w:date="2022-07-08T13:18:00Z">
        <w:r w:rsidR="00576C18">
          <w:rPr>
            <w:lang w:val="en-AU"/>
          </w:rPr>
          <w:t>accurate for the three seasonal models</w:t>
        </w:r>
      </w:ins>
      <w:r w:rsidR="00D75987">
        <w:rPr>
          <w:lang w:val="en-AU"/>
        </w:rPr>
        <w:t xml:space="preserve"> (ranging from </w:t>
      </w:r>
      <w:del w:id="564" w:author="Nicholas Clark" w:date="2022-07-08T13:18:00Z">
        <w:r w:rsidR="00D75987" w:rsidDel="00B42FF8">
          <w:rPr>
            <w:lang w:val="en-AU"/>
          </w:rPr>
          <w:delText>9</w:delText>
        </w:r>
        <w:r w:rsidR="006F4097" w:rsidDel="00B42FF8">
          <w:rPr>
            <w:lang w:val="en-AU"/>
          </w:rPr>
          <w:delText>2</w:delText>
        </w:r>
        <w:r w:rsidR="00D75987" w:rsidDel="00B42FF8">
          <w:rPr>
            <w:lang w:val="en-AU"/>
          </w:rPr>
          <w:delText xml:space="preserve"> </w:delText>
        </w:r>
      </w:del>
      <w:ins w:id="565" w:author="Nicholas Clark" w:date="2022-07-08T13:18:00Z">
        <w:r w:rsidR="00B42FF8">
          <w:rPr>
            <w:lang w:val="en-AU"/>
          </w:rPr>
          <w:t>88</w:t>
        </w:r>
        <w:r w:rsidR="00B42FF8">
          <w:rPr>
            <w:lang w:val="en-AU"/>
          </w:rPr>
          <w:t xml:space="preserve"> </w:t>
        </w:r>
      </w:ins>
      <w:r w:rsidR="00D75987">
        <w:rPr>
          <w:lang w:val="en-AU"/>
        </w:rPr>
        <w:t xml:space="preserve">– </w:t>
      </w:r>
      <w:del w:id="566" w:author="Nicholas Clark" w:date="2022-07-08T13:18:00Z">
        <w:r w:rsidR="00D75987" w:rsidDel="00B42FF8">
          <w:rPr>
            <w:lang w:val="en-AU"/>
          </w:rPr>
          <w:delText>98</w:delText>
        </w:r>
      </w:del>
      <w:ins w:id="567" w:author="Nicholas Clark" w:date="2022-07-08T13:19:00Z">
        <w:r w:rsidR="00576C18">
          <w:rPr>
            <w:lang w:val="en-AU"/>
          </w:rPr>
          <w:t>90</w:t>
        </w:r>
      </w:ins>
      <w:r w:rsidR="00D75987">
        <w:rPr>
          <w:lang w:val="en-AU"/>
        </w:rPr>
        <w:t>%),</w:t>
      </w:r>
      <w:ins w:id="568" w:author="Nicholas Clark" w:date="2022-07-08T13:19:00Z">
        <w:r w:rsidR="00576C18">
          <w:rPr>
            <w:lang w:val="en-AU"/>
          </w:rPr>
          <w:t xml:space="preserve"> while the intervals for the null model </w:t>
        </w:r>
      </w:ins>
      <w:del w:id="569" w:author="Nicholas Clark" w:date="2022-07-08T13:19:00Z">
        <w:r w:rsidR="00D75987" w:rsidDel="00576C18">
          <w:rPr>
            <w:lang w:val="en-AU"/>
          </w:rPr>
          <w:delText xml:space="preserve"> suggesting forecast intervals </w:delText>
        </w:r>
      </w:del>
      <w:r w:rsidR="00D75987">
        <w:rPr>
          <w:lang w:val="en-AU"/>
        </w:rPr>
        <w:t>were generally wider than they needed to be (</w:t>
      </w:r>
      <w:ins w:id="570" w:author="Nicholas Clark" w:date="2022-07-08T13:19:00Z">
        <w:r w:rsidR="00576C18">
          <w:rPr>
            <w:lang w:val="en-AU"/>
          </w:rPr>
          <w:t xml:space="preserve">100% coverage; </w:t>
        </w:r>
      </w:ins>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t>
      </w:r>
      <w:r w:rsidR="00FC6ECC">
        <w:rPr>
          <w:lang w:val="en-AU"/>
        </w:rPr>
        <w:t>could</w:t>
      </w:r>
      <w:r w:rsidR="00A64C25">
        <w:rPr>
          <w:lang w:val="en-AU"/>
        </w:rPr>
        <w:t xml:space="preserve"> </w:t>
      </w:r>
      <w:r w:rsidR="00D53144">
        <w:rPr>
          <w:lang w:val="en-AU"/>
        </w:rPr>
        <w:t>improve</w:t>
      </w:r>
      <w:r w:rsidR="00A64C25">
        <w:rPr>
          <w:lang w:val="en-AU"/>
        </w:rPr>
        <w:t xml:space="preserve"> </w:t>
      </w:r>
      <w:del w:id="571" w:author="Nicholas Clark" w:date="2022-07-08T13:19:00Z">
        <w:r w:rsidR="00A64C25" w:rsidDel="00636DF6">
          <w:rPr>
            <w:lang w:val="en-AU"/>
          </w:rPr>
          <w:delText xml:space="preserve">importance </w:delText>
        </w:r>
      </w:del>
      <w:ins w:id="572" w:author="Nicholas Clark" w:date="2022-07-08T13:19:00Z">
        <w:r w:rsidR="00636DF6">
          <w:rPr>
            <w:lang w:val="en-AU"/>
          </w:rPr>
          <w:t xml:space="preserve">performance </w:t>
        </w:r>
      </w:ins>
      <w:r w:rsidR="00A64C25">
        <w:rPr>
          <w:lang w:val="en-AU"/>
        </w:rPr>
        <w:t>(Figure S</w:t>
      </w:r>
      <w:ins w:id="573" w:author="Nicholas Clark" w:date="2022-07-08T13:08:00Z">
        <w:r w:rsidR="00B11AA5">
          <w:rPr>
            <w:lang w:val="en-AU"/>
          </w:rPr>
          <w:t>4</w:t>
        </w:r>
      </w:ins>
      <w:del w:id="574" w:author="Nicholas Clark" w:date="2022-07-08T13:08:00Z">
        <w:r w:rsidR="00A64C25" w:rsidDel="00B11AA5">
          <w:rPr>
            <w:lang w:val="en-AU"/>
          </w:rPr>
          <w:delText>3</w:delText>
        </w:r>
      </w:del>
      <w:r w:rsidR="00A64C25">
        <w:rPr>
          <w:lang w:val="en-AU"/>
        </w:rPr>
        <w:t xml:space="preserve">). </w:t>
      </w:r>
      <w:r w:rsidR="00203965" w:rsidRPr="00203965">
        <w:rPr>
          <w:lang w:val="en-AU"/>
        </w:rPr>
        <w:t xml:space="preserve"> </w:t>
      </w:r>
      <w:r w:rsidR="00203965">
        <w:rPr>
          <w:lang w:val="en-AU"/>
        </w:rPr>
        <w:t xml:space="preserve">Inspection of </w:t>
      </w:r>
      <w:ins w:id="575" w:author="Nicholas Clark" w:date="2022-06-30T15:28:00Z">
        <w:r w:rsidR="00073FF2">
          <w:rPr>
            <w:lang w:val="en-AU"/>
          </w:rPr>
          <w:t>Probability Integral Transform (</w:t>
        </w:r>
      </w:ins>
      <w:r w:rsidR="00203965">
        <w:rPr>
          <w:lang w:val="en-AU"/>
        </w:rPr>
        <w:t>PIT</w:t>
      </w:r>
      <w:ins w:id="576" w:author="Nicholas Clark" w:date="2022-06-30T15:28:00Z">
        <w:r w:rsidR="00073FF2">
          <w:rPr>
            <w:lang w:val="en-AU"/>
          </w:rPr>
          <w:t>)</w:t>
        </w:r>
      </w:ins>
      <w:r w:rsidR="00203965">
        <w:rPr>
          <w:lang w:val="en-AU"/>
        </w:rPr>
        <w:t xml:space="preserve"> histograms</w:t>
      </w:r>
      <w:ins w:id="577" w:author="Nicholas Clark" w:date="2022-06-30T15:28:00Z">
        <w:r w:rsidR="00073FF2">
          <w:rPr>
            <w:lang w:val="en-AU"/>
          </w:rPr>
          <w:t xml:space="preserve">, which should be uniform if </w:t>
        </w:r>
      </w:ins>
      <w:ins w:id="578"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579" w:author="Nicholas Clark" w:date="2022-06-30T15:29:00Z">
        <w:r w:rsidR="00073FF2">
          <w:rPr>
            <w:lang w:val="en-AU"/>
          </w:rPr>
          <w:t>,</w:t>
        </w:r>
      </w:ins>
      <w:r w:rsidR="00203965">
        <w:rPr>
          <w:lang w:val="en-AU"/>
        </w:rPr>
        <w:t xml:space="preserve"> revealed that a</w:t>
      </w:r>
      <w:r w:rsidR="009252B7">
        <w:rPr>
          <w:lang w:val="en-AU"/>
        </w:rPr>
        <w:t xml:space="preserve">ll models </w:t>
      </w:r>
      <w:del w:id="580" w:author="Nicholas Clark" w:date="2022-07-08T13:20:00Z">
        <w:r w:rsidR="009252B7" w:rsidDel="00EC6D0B">
          <w:rPr>
            <w:lang w:val="en-AU"/>
          </w:rPr>
          <w:delText xml:space="preserve">apart from the null </w:delText>
        </w:r>
      </w:del>
      <w:r w:rsidR="009252B7">
        <w:rPr>
          <w:lang w:val="en-AU"/>
        </w:rPr>
        <w:t xml:space="preserve">tended to </w:t>
      </w:r>
      <w:del w:id="581" w:author="Nicholas Clark" w:date="2022-07-08T13:38:00Z">
        <w:r w:rsidR="009252B7" w:rsidDel="00AD779A">
          <w:rPr>
            <w:lang w:val="en-AU"/>
          </w:rPr>
          <w:delText xml:space="preserve">overpredict </w:delText>
        </w:r>
      </w:del>
      <w:ins w:id="582" w:author="Nicholas Clark" w:date="2022-07-08T13:38:00Z">
        <w:r w:rsidR="00AD779A">
          <w:rPr>
            <w:lang w:val="en-AU"/>
          </w:rPr>
          <w:t>under</w:t>
        </w:r>
        <w:r w:rsidR="00AD779A">
          <w:rPr>
            <w:lang w:val="en-AU"/>
          </w:rPr>
          <w:t xml:space="preserve">predict </w:t>
        </w:r>
      </w:ins>
      <w:r w:rsidR="009252B7">
        <w:rPr>
          <w:lang w:val="en-AU"/>
        </w:rPr>
        <w:t>to some degree (</w:t>
      </w:r>
      <w:ins w:id="583" w:author="Nicholas Clark" w:date="2022-07-08T13:21:00Z">
        <w:r w:rsidR="00EC6D0B">
          <w:rPr>
            <w:lang w:val="en-AU"/>
          </w:rPr>
          <w:t xml:space="preserve">left-skewed PIT histograms; </w:t>
        </w:r>
      </w:ins>
      <w:r w:rsidR="009252B7">
        <w:rPr>
          <w:lang w:val="en-AU"/>
        </w:rPr>
        <w:t>Figure S</w:t>
      </w:r>
      <w:ins w:id="584" w:author="Nicholas Clark" w:date="2022-07-08T13:07:00Z">
        <w:r w:rsidR="00B11AA5">
          <w:rPr>
            <w:lang w:val="en-AU"/>
          </w:rPr>
          <w:t>5</w:t>
        </w:r>
      </w:ins>
      <w:del w:id="585" w:author="Nicholas Clark" w:date="2022-07-08T13:07:00Z">
        <w:r w:rsidR="009252B7" w:rsidDel="00B11AA5">
          <w:rPr>
            <w:lang w:val="en-AU"/>
          </w:rPr>
          <w:delText>4</w:delText>
        </w:r>
      </w:del>
      <w:r w:rsidR="009252B7">
        <w:rPr>
          <w:lang w:val="en-AU"/>
        </w:rPr>
        <w:t xml:space="preserve">). </w:t>
      </w:r>
      <w:moveToRangeStart w:id="586" w:author="Nicholas Clark" w:date="2022-07-08T13:23:00Z" w:name="move108179009"/>
      <w:moveTo w:id="587" w:author="Nicholas Clark" w:date="2022-07-08T13:23:00Z">
        <w:r w:rsidR="00006F80">
          <w:rPr>
            <w:lang w:val="en-AU"/>
          </w:rPr>
          <w:t xml:space="preserve">Figure 5 shows example </w:t>
        </w:r>
        <w:proofErr w:type="spellStart"/>
        <w:r w:rsidR="00006F80" w:rsidRPr="00203965">
          <w:rPr>
            <w:i/>
            <w:iCs/>
            <w:lang w:val="en-AU"/>
          </w:rPr>
          <w:t>mvgam</w:t>
        </w:r>
        <w:proofErr w:type="spellEnd"/>
        <w:r w:rsidR="00006F80">
          <w:rPr>
            <w:lang w:val="en-AU"/>
          </w:rPr>
          <w:t xml:space="preserve"> visualisations for a single plot, including estimated smooth functions, </w:t>
        </w:r>
        <w:proofErr w:type="gramStart"/>
        <w:r w:rsidR="00006F80">
          <w:rPr>
            <w:lang w:val="en-AU"/>
          </w:rPr>
          <w:t>forecasts</w:t>
        </w:r>
        <w:proofErr w:type="gramEnd"/>
        <w:r w:rsidR="00006F80">
          <w:rPr>
            <w:lang w:val="en-AU"/>
          </w:rPr>
          <w:t xml:space="preserve"> and dynamic trend estimates (along with their </w:t>
        </w:r>
        <w:del w:id="588" w:author="Nicholas Clark" w:date="2022-07-08T13:23:00Z">
          <w:r w:rsidR="00006F80" w:rsidDel="00006F80">
            <w:rPr>
              <w:lang w:val="en-AU"/>
            </w:rPr>
            <w:delText>estimated</w:delText>
          </w:r>
        </w:del>
      </w:moveTo>
      <w:ins w:id="589" w:author="Nicholas Clark" w:date="2022-07-08T13:23:00Z">
        <w:r w:rsidR="00006F80">
          <w:rPr>
            <w:lang w:val="en-AU"/>
          </w:rPr>
          <w:t>probabilistic</w:t>
        </w:r>
      </w:ins>
      <w:moveTo w:id="590" w:author="Nicholas Clark" w:date="2022-07-08T13:23:00Z">
        <w:r w:rsidR="00006F80">
          <w:rPr>
            <w:lang w:val="en-AU"/>
          </w:rPr>
          <w:t xml:space="preserve"> uncertainties). </w:t>
        </w:r>
      </w:moveTo>
      <w:moveToRangeEnd w:id="586"/>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del w:id="591" w:author="Nicholas Clark" w:date="2022-07-08T13:22:00Z">
        <w:r w:rsidR="006972E6" w:rsidDel="00006F80">
          <w:rPr>
            <w:lang w:val="en-AU"/>
          </w:rPr>
          <w:delText>a weak</w:delText>
        </w:r>
      </w:del>
      <w:ins w:id="592" w:author="Nicholas Clark" w:date="2022-07-08T13:22:00Z">
        <w:r w:rsidR="00006F80">
          <w:rPr>
            <w:lang w:val="en-AU"/>
          </w:rPr>
          <w:t>no apparent</w:t>
        </w:r>
      </w:ins>
      <w:r w:rsidR="005139EB">
        <w:rPr>
          <w:lang w:val="en-AU"/>
        </w:rPr>
        <w:t xml:space="preserve"> association with variation in cumulative growing degree days</w:t>
      </w:r>
      <w:del w:id="593" w:author="Nicholas Clark" w:date="2022-07-08T13:22:00Z">
        <w:r w:rsidR="006972E6" w:rsidDel="00006F80">
          <w:rPr>
            <w:lang w:val="en-AU"/>
          </w:rPr>
          <w:delText>, with abundances tend</w:delText>
        </w:r>
        <w:r w:rsidR="008E7955" w:rsidDel="00006F80">
          <w:rPr>
            <w:lang w:val="en-AU"/>
          </w:rPr>
          <w:delText>ing</w:delText>
        </w:r>
        <w:r w:rsidR="006972E6" w:rsidDel="00006F80">
          <w:rPr>
            <w:lang w:val="en-AU"/>
          </w:rPr>
          <w:delText xml:space="preserve"> to increase with increasing number of growing days prior to the tick season</w:delText>
        </w:r>
      </w:del>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ins w:id="594" w:author="Nicholas Clark" w:date="2022-07-08T13:08:00Z">
        <w:r w:rsidR="00B11AA5">
          <w:rPr>
            <w:lang w:val="en-AU"/>
          </w:rPr>
          <w:t>6</w:t>
        </w:r>
      </w:ins>
      <w:del w:id="595" w:author="Nicholas Clark" w:date="2022-07-08T13:08:00Z">
        <w:r w:rsidR="00C7232A" w:rsidDel="00B11AA5">
          <w:rPr>
            <w:lang w:val="en-AU"/>
          </w:rPr>
          <w:delText>5</w:delText>
        </w:r>
      </w:del>
      <w:r w:rsidR="00C7232A">
        <w:rPr>
          <w:lang w:val="en-AU"/>
        </w:rPr>
        <w:t xml:space="preserve">). </w:t>
      </w:r>
      <w:moveFromRangeStart w:id="596" w:author="Nicholas Clark" w:date="2022-07-08T13:23:00Z" w:name="move108179009"/>
      <w:moveFrom w:id="597" w:author="Nicholas Clark" w:date="2022-07-08T13:23:00Z">
        <w:r w:rsidR="005139EB" w:rsidDel="00006F80">
          <w:rPr>
            <w:lang w:val="en-AU"/>
          </w:rPr>
          <w:t xml:space="preserve">Figure </w:t>
        </w:r>
        <w:r w:rsidR="005268A6" w:rsidDel="00006F80">
          <w:rPr>
            <w:lang w:val="en-AU"/>
          </w:rPr>
          <w:t xml:space="preserve">5 shows example </w:t>
        </w:r>
        <w:r w:rsidR="005268A6" w:rsidRPr="00203965" w:rsidDel="00006F80">
          <w:rPr>
            <w:i/>
            <w:iCs/>
            <w:lang w:val="en-AU"/>
          </w:rPr>
          <w:t>mvgam</w:t>
        </w:r>
        <w:r w:rsidR="005268A6" w:rsidDel="00006F80">
          <w:rPr>
            <w:lang w:val="en-AU"/>
          </w:rPr>
          <w:t xml:space="preserve"> visualisations for a single plot</w:t>
        </w:r>
        <w:r w:rsidR="003C494C" w:rsidDel="00006F80">
          <w:rPr>
            <w:lang w:val="en-AU"/>
          </w:rPr>
          <w:t xml:space="preserve">, including </w:t>
        </w:r>
        <w:r w:rsidR="008E7955" w:rsidDel="00006F80">
          <w:rPr>
            <w:lang w:val="en-AU"/>
          </w:rPr>
          <w:t>estimated</w:t>
        </w:r>
        <w:r w:rsidR="003C494C" w:rsidDel="00006F80">
          <w:rPr>
            <w:lang w:val="en-AU"/>
          </w:rPr>
          <w:t xml:space="preserve"> smooth functions, forecasts and </w:t>
        </w:r>
        <w:r w:rsidR="002E16AA" w:rsidDel="00006F80">
          <w:rPr>
            <w:lang w:val="en-AU"/>
          </w:rPr>
          <w:t>dynamic trend</w:t>
        </w:r>
        <w:r w:rsidR="003C494C" w:rsidDel="00006F80">
          <w:rPr>
            <w:lang w:val="en-AU"/>
          </w:rPr>
          <w:t xml:space="preserve"> estimates (along with their estimated uncertainties)</w:t>
        </w:r>
        <w:r w:rsidR="005139EB" w:rsidDel="00006F80">
          <w:rPr>
            <w:lang w:val="en-AU"/>
          </w:rPr>
          <w:t>.</w:t>
        </w:r>
        <w:r w:rsidR="00842980" w:rsidDel="00006F80">
          <w:rPr>
            <w:lang w:val="en-AU"/>
          </w:rPr>
          <w:t xml:space="preserve"> </w:t>
        </w:r>
      </w:moveFrom>
      <w:moveFromRangeEnd w:id="596"/>
      <w:r w:rsidR="00842980">
        <w:rPr>
          <w:lang w:val="en-AU"/>
        </w:rPr>
        <w:t xml:space="preserve">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 are shown in Figure S</w:t>
      </w:r>
      <w:ins w:id="598" w:author="Nicholas Clark" w:date="2022-07-08T13:07:00Z">
        <w:r w:rsidR="00B11AA5">
          <w:rPr>
            <w:lang w:val="en-AU"/>
          </w:rPr>
          <w:t>7</w:t>
        </w:r>
      </w:ins>
      <w:del w:id="599" w:author="Nicholas Clark" w:date="2022-07-08T13:07:00Z">
        <w:r w:rsidR="00842980" w:rsidDel="00B11AA5">
          <w:rPr>
            <w:lang w:val="en-AU"/>
          </w:rPr>
          <w:delText>6</w:delText>
        </w:r>
      </w:del>
      <w:r w:rsidR="00842980">
        <w:rPr>
          <w:lang w:val="en-AU"/>
        </w:rPr>
        <w:t xml:space="preserve">, which </w:t>
      </w:r>
      <w:r w:rsidR="0039451A">
        <w:rPr>
          <w:lang w:val="en-AU"/>
        </w:rPr>
        <w:t xml:space="preserve">can </w:t>
      </w:r>
      <w:r w:rsidR="00842980">
        <w:rPr>
          <w:lang w:val="en-AU"/>
        </w:rPr>
        <w:t xml:space="preserve">indicate </w:t>
      </w:r>
      <w:r w:rsidR="007A048B">
        <w:rPr>
          <w:lang w:val="en-AU"/>
        </w:rPr>
        <w:t xml:space="preserve">if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w:t>
      </w:r>
      <w:r w:rsidR="00D13B5B">
        <w:rPr>
          <w:lang w:val="en-AU"/>
        </w:rPr>
        <w:t xml:space="preserve"> simulate time series </w:t>
      </w:r>
      <w:r w:rsidR="008D1E90">
        <w:rPr>
          <w:lang w:val="en-AU"/>
        </w:rPr>
        <w:t>that resemble</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ins w:id="600" w:author="Nicholas Clark" w:date="2022-07-08T13:06:00Z">
        <w:r w:rsidR="00451063">
          <w:rPr>
            <w:lang w:val="en-AU"/>
          </w:rPr>
          <w:t xml:space="preserve"> Examples highlighting how </w:t>
        </w:r>
      </w:ins>
      <w:ins w:id="601" w:author="Nicholas Clark" w:date="2022-07-08T13:23:00Z">
        <w:r w:rsidR="00AE4896">
          <w:rPr>
            <w:lang w:val="en-AU"/>
          </w:rPr>
          <w:t xml:space="preserve">smooth </w:t>
        </w:r>
      </w:ins>
      <w:ins w:id="602" w:author="Nicholas Clark" w:date="2022-07-08T13:06:00Z">
        <w:r w:rsidR="00451063">
          <w:rPr>
            <w:lang w:val="en-AU"/>
          </w:rPr>
          <w:t>function and trend realisations can be plotted, which can improve interpretation of model assumptions, are shown in Figure S8.</w:t>
        </w:r>
      </w:ins>
    </w:p>
    <w:p w14:paraId="03CF3E48" w14:textId="61810A24" w:rsidR="00EA1417" w:rsidRDefault="00EA1417" w:rsidP="005C36C2">
      <w:pPr>
        <w:spacing w:line="360" w:lineRule="auto"/>
        <w:rPr>
          <w:lang w:val="en-AU"/>
        </w:rPr>
      </w:pPr>
    </w:p>
    <w:p w14:paraId="6C68959D" w14:textId="7454E57A"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ins w:id="603" w:author="Nicholas Clark" w:date="2022-07-08T13:07:00Z">
        <w:r w:rsidR="002D7CD2">
          <w:rPr>
            <w:lang w:val="en-AU"/>
          </w:rPr>
          <w:t>9</w:t>
        </w:r>
      </w:ins>
      <w:del w:id="604" w:author="Nicholas Clark" w:date="2022-07-08T13:07:00Z">
        <w:r w:rsidR="00F464CC" w:rsidDel="002D7CD2">
          <w:rPr>
            <w:lang w:val="en-AU"/>
          </w:rPr>
          <w:delText>7</w:delText>
        </w:r>
      </w:del>
      <w:r>
        <w:rPr>
          <w:lang w:val="en-AU"/>
        </w:rPr>
        <w:t>. Our model estimated that tick abundances in some plots (</w:t>
      </w:r>
      <w:proofErr w:type="gramStart"/>
      <w:r>
        <w:rPr>
          <w:lang w:val="en-AU"/>
        </w:rPr>
        <w:t>i.e.</w:t>
      </w:r>
      <w:proofErr w:type="gramEnd"/>
      <w:r>
        <w:rPr>
          <w:lang w:val="en-AU"/>
        </w:rPr>
        <w:t xml:space="preserve"> </w:t>
      </w:r>
      <w:del w:id="605" w:author="Nicholas Clark" w:date="2022-07-08T13:24:00Z">
        <w:r w:rsidDel="00681584">
          <w:rPr>
            <w:lang w:val="en-AU"/>
          </w:rPr>
          <w:delText>SERC_001</w:delText>
        </w:r>
      </w:del>
      <w:ins w:id="606" w:author="Nicholas Clark" w:date="2022-07-08T13:28:00Z">
        <w:r w:rsidR="00681584">
          <w:rPr>
            <w:lang w:val="en-AU"/>
          </w:rPr>
          <w:t>SERC</w:t>
        </w:r>
      </w:ins>
      <w:ins w:id="607" w:author="Nicholas Clark" w:date="2022-07-08T13:25:00Z">
        <w:r w:rsidR="00681584">
          <w:rPr>
            <w:lang w:val="en-AU"/>
          </w:rPr>
          <w:t>_001</w:t>
        </w:r>
      </w:ins>
      <w:r>
        <w:rPr>
          <w:lang w:val="en-AU"/>
        </w:rPr>
        <w:t>) tend</w:t>
      </w:r>
      <w:ins w:id="608" w:author="Nicholas Clark" w:date="2022-07-08T13:24:00Z">
        <w:r w:rsidR="00721A1C">
          <w:rPr>
            <w:lang w:val="en-AU"/>
          </w:rPr>
          <w:t>ed</w:t>
        </w:r>
      </w:ins>
      <w:r>
        <w:rPr>
          <w:lang w:val="en-AU"/>
        </w:rPr>
        <w:t xml:space="preserve"> to show earlier peaks</w:t>
      </w:r>
      <w:ins w:id="609" w:author="Nicholas Clark" w:date="2022-07-08T13:28:00Z">
        <w:r w:rsidR="00681584">
          <w:rPr>
            <w:lang w:val="en-AU"/>
          </w:rPr>
          <w:t xml:space="preserve"> around epidemiological week 24</w:t>
        </w:r>
      </w:ins>
      <w:del w:id="610" w:author="Nicholas Clark" w:date="2022-07-08T13:24:00Z">
        <w:r w:rsidDel="00681584">
          <w:rPr>
            <w:lang w:val="en-AU"/>
          </w:rPr>
          <w:delText xml:space="preserve"> followed by rapid declines</w:delText>
        </w:r>
      </w:del>
      <w:r>
        <w:rPr>
          <w:lang w:val="en-AU"/>
        </w:rPr>
        <w:t xml:space="preserve">, while abundance in other plots (i.e. </w:t>
      </w:r>
      <w:del w:id="611" w:author="Nicholas Clark" w:date="2022-07-08T13:27:00Z">
        <w:r w:rsidDel="00681584">
          <w:rPr>
            <w:lang w:val="en-AU"/>
          </w:rPr>
          <w:delText>UKFS_003</w:delText>
        </w:r>
      </w:del>
      <w:ins w:id="612" w:author="Nicholas Clark" w:date="2022-07-08T13:27:00Z">
        <w:r w:rsidR="00681584">
          <w:rPr>
            <w:lang w:val="en-AU"/>
          </w:rPr>
          <w:t>TALL_001</w:t>
        </w:r>
      </w:ins>
      <w:r>
        <w:rPr>
          <w:lang w:val="en-AU"/>
        </w:rPr>
        <w:t>) follow</w:t>
      </w:r>
      <w:ins w:id="613" w:author="Nicholas Clark" w:date="2022-07-08T13:24:00Z">
        <w:r w:rsidR="00721A1C">
          <w:rPr>
            <w:lang w:val="en-AU"/>
          </w:rPr>
          <w:t>ed</w:t>
        </w:r>
      </w:ins>
      <w:r>
        <w:rPr>
          <w:lang w:val="en-AU"/>
        </w:rPr>
        <w:t xml:space="preserve"> a broader curve with a </w:t>
      </w:r>
      <w:del w:id="614" w:author="Nicholas Clark" w:date="2022-07-08T13:27:00Z">
        <w:r w:rsidDel="00681584">
          <w:rPr>
            <w:lang w:val="en-AU"/>
          </w:rPr>
          <w:delText>less obvious peak</w:delText>
        </w:r>
      </w:del>
      <w:ins w:id="615" w:author="Nicholas Clark" w:date="2022-07-08T13:27:00Z">
        <w:r w:rsidR="00681584">
          <w:rPr>
            <w:lang w:val="en-AU"/>
          </w:rPr>
          <w:t>peak around epidemiological week 30</w:t>
        </w:r>
      </w:ins>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1E5D1284" w:rsidR="00B44EF6" w:rsidRPr="00B44EF6" w:rsidRDefault="00B44EF6" w:rsidP="005C36C2">
      <w:pPr>
        <w:spacing w:line="360" w:lineRule="auto"/>
        <w:rPr>
          <w:lang w:val="en-AU"/>
        </w:rPr>
      </w:pPr>
      <w:r>
        <w:rPr>
          <w:lang w:val="en-AU"/>
        </w:rPr>
        <w:lastRenderedPageBreak/>
        <w:t xml:space="preserve">In addition to plotting smooth functions and forecasts, </w:t>
      </w:r>
      <w:proofErr w:type="spellStart"/>
      <w:r w:rsidRPr="00B44EF6">
        <w:rPr>
          <w:i/>
          <w:iCs/>
          <w:lang w:val="en-AU"/>
        </w:rPr>
        <w:t>mvgam</w:t>
      </w:r>
      <w:proofErr w:type="spellEnd"/>
      <w:r>
        <w:rPr>
          <w:lang w:val="en-AU"/>
        </w:rPr>
        <w:t xml:space="preserve"> also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20A5029A"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 xml:space="preserve">latent dynamic components for </w:t>
      </w:r>
      <w:del w:id="616" w:author="Nicholas Clark" w:date="2022-07-08T16:17:00Z">
        <w:r w:rsidRPr="007D15B8" w:rsidDel="004B5EAA">
          <w:rPr>
            <w:lang w:val="en-AU"/>
          </w:rPr>
          <w:delText xml:space="preserve">time series </w:delText>
        </w:r>
      </w:del>
      <w:r w:rsidRPr="007D15B8">
        <w:rPr>
          <w:lang w:val="en-AU"/>
        </w:rPr>
        <w:t>analys</w:t>
      </w:r>
      <w:ins w:id="617" w:author="Nicholas Clark" w:date="2022-07-08T16:17:00Z">
        <w:r w:rsidR="004B5EAA">
          <w:rPr>
            <w:lang w:val="en-AU"/>
          </w:rPr>
          <w:t>ing</w:t>
        </w:r>
      </w:ins>
      <w:del w:id="618" w:author="Nicholas Clark" w:date="2022-07-08T16:17:00Z">
        <w:r w:rsidRPr="007D15B8" w:rsidDel="004B5EAA">
          <w:rPr>
            <w:lang w:val="en-AU"/>
          </w:rPr>
          <w:delText>is</w:delText>
        </w:r>
      </w:del>
      <w:r w:rsidRPr="007D15B8">
        <w:rPr>
          <w:lang w:val="en-AU"/>
        </w:rPr>
        <w:t xml:space="preserve"> and forecasting</w:t>
      </w:r>
      <w:ins w:id="619" w:author="Nicholas Clark" w:date="2022-07-08T16:17:00Z">
        <w:r w:rsidR="004B5EAA">
          <w:rPr>
            <w:lang w:val="en-AU"/>
          </w:rPr>
          <w:t xml:space="preserve"> discrete time series</w:t>
        </w:r>
      </w:ins>
      <w:r w:rsidRPr="007D15B8">
        <w:rPr>
          <w:lang w:val="en-AU"/>
        </w:rPr>
        <w:t>.</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2EB25ED8" w:rsidR="00CD28A7" w:rsidRDefault="0040026A" w:rsidP="005C36C2">
      <w:pPr>
        <w:spacing w:line="360" w:lineRule="auto"/>
        <w:rPr>
          <w:lang w:val="en-AU"/>
        </w:rPr>
      </w:pPr>
      <w:r w:rsidRPr="0040026A">
        <w:rPr>
          <w:lang w:val="en-AU"/>
        </w:rPr>
        <w:t xml:space="preserve">Notably, JAGS </w:t>
      </w:r>
      <w:ins w:id="620" w:author="Nicholas Clark" w:date="2022-07-01T08:07:00Z">
        <w:r w:rsidR="00CD7803">
          <w:rPr>
            <w:lang w:val="en-AU"/>
          </w:rPr>
          <w:t xml:space="preserve">or Stan </w:t>
        </w:r>
      </w:ins>
      <w:r w:rsidRPr="0040026A">
        <w:rPr>
          <w:lang w:val="en-AU"/>
        </w:rPr>
        <w:t>model files</w:t>
      </w:r>
      <w:ins w:id="621" w:author="Nicholas Clark" w:date="2022-07-01T08:07:00Z">
        <w:r w:rsidR="00CD7803">
          <w:rPr>
            <w:lang w:val="en-AU"/>
          </w:rPr>
          <w:t>, together with</w:t>
        </w:r>
      </w:ins>
      <w:del w:id="622" w:author="Nicholas Clark" w:date="2022-07-01T08:07:00Z">
        <w:r w:rsidRPr="0040026A" w:rsidDel="00CD7803">
          <w:rPr>
            <w:lang w:val="en-AU"/>
          </w:rPr>
          <w:delText xml:space="preserve"> and </w:delText>
        </w:r>
      </w:del>
      <w:ins w:id="623" w:author="Nicholas Clark" w:date="2022-07-01T08:07:00Z">
        <w:r w:rsidR="00CD7803">
          <w:rPr>
            <w:lang w:val="en-AU"/>
          </w:rPr>
          <w:t xml:space="preserve"> </w:t>
        </w:r>
      </w:ins>
      <w:r w:rsidRPr="0040026A">
        <w:rPr>
          <w:lang w:val="en-AU"/>
        </w:rPr>
        <w:t>all data necessary to condition the model</w:t>
      </w:r>
      <w:ins w:id="624" w:author="Nicholas Clark" w:date="2022-07-01T08:08:00Z">
        <w:r w:rsidR="00CD7803">
          <w:rPr>
            <w:lang w:val="en-AU"/>
          </w:rPr>
          <w:t>,</w:t>
        </w:r>
      </w:ins>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8" w:history="1">
        <w:r w:rsidR="005A558A" w:rsidRPr="005442CB">
          <w:rPr>
            <w:rStyle w:val="Hyperlink"/>
            <w:lang w:val="en-AU"/>
          </w:rPr>
          <w:t>https://rpubs.com/NickClark47/mvgam</w:t>
        </w:r>
      </w:hyperlink>
      <w:r w:rsidR="005A558A">
        <w:rPr>
          <w:lang w:val="en-AU"/>
        </w:rPr>
        <w:t xml:space="preserve">, </w:t>
      </w:r>
      <w:hyperlink r:id="rId9" w:history="1">
        <w:r w:rsidR="005A558A" w:rsidRPr="005442CB">
          <w:rPr>
            <w:rStyle w:val="Hyperlink"/>
            <w:lang w:val="en-AU"/>
          </w:rPr>
          <w:t>https://rpubs.com/NickClark47/mvgam2</w:t>
        </w:r>
      </w:hyperlink>
      <w:r w:rsidR="005A558A">
        <w:rPr>
          <w:lang w:val="en-AU"/>
        </w:rPr>
        <w:t xml:space="preserve">, </w:t>
      </w:r>
      <w:hyperlink r:id="rId10"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xml:space="preserve">, </w:t>
      </w:r>
      <w:ins w:id="625" w:author="Nicholas Clark" w:date="2022-07-08T16:00:00Z">
        <w:r w:rsidR="009C3A1D">
          <w:rPr>
            <w:lang w:val="en-AU"/>
          </w:rPr>
          <w:t xml:space="preserve">while an example </w:t>
        </w:r>
        <w:r w:rsidR="009C3A1D" w:rsidRPr="00EE723F">
          <w:rPr>
            <w:i/>
            <w:iCs/>
            <w:lang w:val="en-AU"/>
            <w:rPrChange w:id="626" w:author="Nicholas Clark" w:date="2022-07-08T16:00:00Z">
              <w:rPr>
                <w:lang w:val="en-AU"/>
              </w:rPr>
            </w:rPrChange>
          </w:rPr>
          <w:t>JAGS</w:t>
        </w:r>
        <w:r w:rsidR="009C3A1D">
          <w:rPr>
            <w:lang w:val="en-AU"/>
          </w:rPr>
          <w:t xml:space="preserve"> model file </w:t>
        </w:r>
      </w:ins>
      <w:ins w:id="627" w:author="Nicholas Clark" w:date="2022-07-08T16:01:00Z">
        <w:r w:rsidR="00EE723F">
          <w:rPr>
            <w:lang w:val="en-AU"/>
          </w:rPr>
          <w:t xml:space="preserve">complete </w:t>
        </w:r>
      </w:ins>
      <w:ins w:id="628" w:author="Nicholas Clark" w:date="2022-07-08T16:00:00Z">
        <w:r w:rsidR="009C3A1D">
          <w:rPr>
            <w:lang w:val="en-AU"/>
          </w:rPr>
          <w:t xml:space="preserve">with automatic descriptions of </w:t>
        </w:r>
      </w:ins>
      <w:ins w:id="629" w:author="Nicholas Clark" w:date="2022-07-08T16:01:00Z">
        <w:r w:rsidR="00EE24E7">
          <w:rPr>
            <w:lang w:val="en-AU"/>
          </w:rPr>
          <w:t>required</w:t>
        </w:r>
      </w:ins>
      <w:ins w:id="630" w:author="Nicholas Clark" w:date="2022-07-08T16:00:00Z">
        <w:r w:rsidR="009C3A1D">
          <w:rPr>
            <w:lang w:val="en-AU"/>
          </w:rPr>
          <w:t xml:space="preserve"> data structures is shown in Appendix S5. </w:t>
        </w:r>
      </w:ins>
      <w:del w:id="631" w:author="Nicholas Clark" w:date="2022-07-08T16:00:00Z">
        <w:r w:rsidR="005A558A" w:rsidDel="009C3A1D">
          <w:rPr>
            <w:lang w:val="en-AU"/>
          </w:rPr>
          <w:delText>however w</w:delText>
        </w:r>
      </w:del>
      <w:ins w:id="632" w:author="Nicholas Clark" w:date="2022-07-08T16:00:00Z">
        <w:r w:rsidR="009C3A1D">
          <w:rPr>
            <w:lang w:val="en-AU"/>
          </w:rPr>
          <w:t>W</w:t>
        </w:r>
      </w:ins>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633" w:author="Nicholas Clark" w:date="2022-06-30T15:30:00Z"/>
          <w:lang w:val="en-AU"/>
        </w:rPr>
      </w:pPr>
      <w:del w:id="634"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685BCD49" w:rsidR="00E44FFC" w:rsidRDefault="00E44FFC" w:rsidP="005C36C2">
      <w:pPr>
        <w:pStyle w:val="ListParagraph"/>
        <w:numPr>
          <w:ilvl w:val="0"/>
          <w:numId w:val="6"/>
        </w:numPr>
        <w:spacing w:line="360" w:lineRule="auto"/>
        <w:rPr>
          <w:ins w:id="635" w:author="Nicholas Clark" w:date="2022-07-01T08:03: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24DF46BB" w14:textId="71A5D917" w:rsidR="00CD7803" w:rsidRDefault="00CD7803" w:rsidP="005C36C2">
      <w:pPr>
        <w:pStyle w:val="ListParagraph"/>
        <w:numPr>
          <w:ilvl w:val="0"/>
          <w:numId w:val="6"/>
        </w:numPr>
        <w:spacing w:line="360" w:lineRule="auto"/>
        <w:rPr>
          <w:lang w:val="en-AU"/>
        </w:rPr>
      </w:pPr>
      <w:ins w:id="636" w:author="Nicholas Clark" w:date="2022-07-01T08:03:00Z">
        <w:r>
          <w:rPr>
            <w:lang w:val="en-AU"/>
          </w:rPr>
          <w:t xml:space="preserve">The addition of </w:t>
        </w:r>
      </w:ins>
      <w:ins w:id="637" w:author="Nicholas Clark" w:date="2022-07-01T08:04:00Z">
        <w:r>
          <w:rPr>
            <w:lang w:val="en-AU"/>
          </w:rPr>
          <w:t xml:space="preserve">other structured </w:t>
        </w:r>
      </w:ins>
      <w:ins w:id="638" w:author="Nicholas Clark" w:date="2022-07-01T08:03:00Z">
        <w:r>
          <w:rPr>
            <w:lang w:val="en-AU"/>
          </w:rPr>
          <w:t xml:space="preserve">latent </w:t>
        </w:r>
      </w:ins>
      <w:ins w:id="639" w:author="Nicholas Clark" w:date="2022-07-01T08:04:00Z">
        <w:r>
          <w:rPr>
            <w:lang w:val="en-AU"/>
          </w:rPr>
          <w:t>temporal models, such as multivariate random walks or hierarchical Gaussian processes, to increase the diversity of processes that can be interroga</w:t>
        </w:r>
      </w:ins>
      <w:ins w:id="640"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641" w:author="Nicholas Clark" w:date="2022-07-01T08:04:00Z">
        <w:r w:rsidR="00751F09" w:rsidDel="00CD7803">
          <w:rPr>
            <w:lang w:val="en-AU"/>
          </w:rPr>
          <w:delText>factor</w:delText>
        </w:r>
        <w:r w:rsidR="006215D8" w:rsidDel="00CD7803">
          <w:rPr>
            <w:lang w:val="en-AU"/>
          </w:rPr>
          <w:delText xml:space="preserve"> </w:delText>
        </w:r>
      </w:del>
      <w:ins w:id="642" w:author="Nicholas Clark" w:date="2022-07-01T08:04:00Z">
        <w:r w:rsidR="00CD7803">
          <w:rPr>
            <w:lang w:val="en-AU"/>
          </w:rPr>
          <w:t xml:space="preserve">temporal </w:t>
        </w:r>
      </w:ins>
      <w:r w:rsidR="006215D8">
        <w:rPr>
          <w:lang w:val="en-AU"/>
        </w:rPr>
        <w:t>model</w:t>
      </w:r>
      <w:ins w:id="643"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ins w:id="644" w:author="Nicholas Clark" w:date="2022-07-08T13:55:00Z"/>
          <w:lang w:val="en-AU"/>
        </w:rPr>
      </w:pPr>
    </w:p>
    <w:p w14:paraId="1600DB8D" w14:textId="20CA2C45" w:rsidR="00A4292C" w:rsidRPr="00A4292C" w:rsidRDefault="00A4292C" w:rsidP="005C36C2">
      <w:pPr>
        <w:spacing w:line="360" w:lineRule="auto"/>
        <w:rPr>
          <w:ins w:id="645" w:author="Nicholas Clark" w:date="2022-07-08T13:55:00Z"/>
          <w:b/>
          <w:bCs/>
          <w:lang w:val="en-AU"/>
          <w:rPrChange w:id="646" w:author="Nicholas Clark" w:date="2022-07-08T13:56:00Z">
            <w:rPr>
              <w:ins w:id="647" w:author="Nicholas Clark" w:date="2022-07-08T13:55:00Z"/>
              <w:lang w:val="en-AU"/>
            </w:rPr>
          </w:rPrChange>
        </w:rPr>
      </w:pPr>
      <w:ins w:id="648" w:author="Nicholas Clark" w:date="2022-07-08T13:55:00Z">
        <w:r w:rsidRPr="00A4292C">
          <w:rPr>
            <w:b/>
            <w:bCs/>
            <w:lang w:val="en-AU"/>
            <w:rPrChange w:id="649" w:author="Nicholas Clark" w:date="2022-07-08T13:56:00Z">
              <w:rPr>
                <w:lang w:val="en-AU"/>
              </w:rPr>
            </w:rPrChange>
          </w:rPr>
          <w:t>Challenges in estimati</w:t>
        </w:r>
      </w:ins>
      <w:ins w:id="650" w:author="Nicholas Clark" w:date="2022-07-08T15:31:00Z">
        <w:r w:rsidR="006F28B4">
          <w:rPr>
            <w:b/>
            <w:bCs/>
            <w:lang w:val="en-AU"/>
          </w:rPr>
          <w:t>ng</w:t>
        </w:r>
      </w:ins>
      <w:ins w:id="651" w:author="Nicholas Clark" w:date="2022-07-08T13:55:00Z">
        <w:r w:rsidRPr="00A4292C">
          <w:rPr>
            <w:b/>
            <w:bCs/>
            <w:lang w:val="en-AU"/>
            <w:rPrChange w:id="652" w:author="Nicholas Clark" w:date="2022-07-08T13:56:00Z">
              <w:rPr>
                <w:lang w:val="en-AU"/>
              </w:rPr>
            </w:rPrChange>
          </w:rPr>
          <w:t xml:space="preserve"> DGAM parameters</w:t>
        </w:r>
      </w:ins>
    </w:p>
    <w:p w14:paraId="499B43F8" w14:textId="2AAD9FB6" w:rsidR="00A4292C" w:rsidRPr="00FE4911" w:rsidRDefault="00A4292C" w:rsidP="0038175D">
      <w:pPr>
        <w:spacing w:line="360" w:lineRule="auto"/>
        <w:rPr>
          <w:ins w:id="653" w:author="Nicholas Clark" w:date="2022-07-08T13:55:00Z"/>
          <w:lang w:val="en-AU"/>
        </w:rPr>
      </w:pPr>
      <w:ins w:id="654" w:author="Nicholas Clark" w:date="2022-07-08T13:56:00Z">
        <w:r>
          <w:rPr>
            <w:lang w:val="en-AU"/>
          </w:rPr>
          <w:t>The joint estimation of smoothing parameters, basis coefficients, latent trend variance</w:t>
        </w:r>
      </w:ins>
      <w:ins w:id="655" w:author="Nicholas Clark" w:date="2022-07-08T15:22:00Z">
        <w:r w:rsidR="009C46C6">
          <w:rPr>
            <w:lang w:val="en-AU"/>
          </w:rPr>
          <w:t>s</w:t>
        </w:r>
      </w:ins>
      <w:ins w:id="656" w:author="Nicholas Clark" w:date="2022-07-08T13:56:00Z">
        <w:r>
          <w:rPr>
            <w:lang w:val="en-AU"/>
          </w:rPr>
          <w:t xml:space="preserve"> or overdispersion parameters is not</w:t>
        </w:r>
      </w:ins>
      <w:ins w:id="657" w:author="Nicholas Clark" w:date="2022-07-08T13:57:00Z">
        <w:r>
          <w:rPr>
            <w:lang w:val="en-AU"/>
          </w:rPr>
          <w:t xml:space="preserve"> without its challenges</w:t>
        </w:r>
      </w:ins>
      <w:ins w:id="658" w:author="Nicholas Clark" w:date="2022-07-08T14:03:00Z">
        <w:r>
          <w:rPr>
            <w:lang w:val="en-AU"/>
          </w:rPr>
          <w:t xml:space="preserve"> </w:t>
        </w:r>
      </w:ins>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ins w:id="659" w:author="Nicholas Clark" w:date="2022-07-08T13:57:00Z">
        <w:r>
          <w:rPr>
            <w:lang w:val="en-AU"/>
          </w:rPr>
          <w:t>.</w:t>
        </w:r>
      </w:ins>
      <w:ins w:id="660" w:author="Nicholas Clark" w:date="2022-07-08T13:58:00Z">
        <w:r>
          <w:rPr>
            <w:lang w:val="en-AU"/>
          </w:rPr>
          <w:t xml:space="preserve"> Posterior </w:t>
        </w:r>
      </w:ins>
      <w:ins w:id="661" w:author="Nicholas Clark" w:date="2022-07-08T13:59:00Z">
        <w:r>
          <w:rPr>
            <w:lang w:val="en-AU"/>
          </w:rPr>
          <w:t xml:space="preserve">geometries for such </w:t>
        </w:r>
      </w:ins>
      <w:ins w:id="662" w:author="Nicholas Clark" w:date="2022-07-08T14:03:00Z">
        <w:r>
          <w:rPr>
            <w:lang w:val="en-AU"/>
          </w:rPr>
          <w:t>high-dimensional</w:t>
        </w:r>
      </w:ins>
      <w:ins w:id="663" w:author="Nicholas Clark" w:date="2022-07-08T13:59:00Z">
        <w:r>
          <w:rPr>
            <w:lang w:val="en-AU"/>
          </w:rPr>
          <w:t xml:space="preserve"> models can </w:t>
        </w:r>
      </w:ins>
      <w:ins w:id="664" w:author="Nicholas Clark" w:date="2022-07-08T14:00:00Z">
        <w:r>
          <w:rPr>
            <w:lang w:val="en-AU"/>
          </w:rPr>
          <w:t>become complex enough that traditional MCMC samplers based on Random Walk proposals (Gibbs samplers</w:t>
        </w:r>
      </w:ins>
      <w:ins w:id="665" w:author="Nicholas Clark" w:date="2022-07-08T16:42:00Z">
        <w:r w:rsidR="00DF025D">
          <w:rPr>
            <w:lang w:val="en-AU"/>
          </w:rPr>
          <w:t>, for example</w:t>
        </w:r>
      </w:ins>
      <w:ins w:id="666" w:author="Nicholas Clark" w:date="2022-07-08T14:00:00Z">
        <w:r>
          <w:rPr>
            <w:lang w:val="en-AU"/>
          </w:rPr>
          <w:t>)</w:t>
        </w:r>
      </w:ins>
      <w:ins w:id="667" w:author="Nicholas Clark" w:date="2022-07-08T13:57:00Z">
        <w:r>
          <w:rPr>
            <w:lang w:val="en-AU"/>
          </w:rPr>
          <w:t xml:space="preserve"> </w:t>
        </w:r>
      </w:ins>
      <w:ins w:id="668" w:author="Nicholas Clark" w:date="2022-07-08T14:00:00Z">
        <w:r>
          <w:rPr>
            <w:lang w:val="en-AU"/>
          </w:rPr>
          <w:t xml:space="preserve">will not be able to </w:t>
        </w:r>
      </w:ins>
      <w:ins w:id="669" w:author="Nicholas Clark" w:date="2022-07-08T14:01:00Z">
        <w:r>
          <w:rPr>
            <w:lang w:val="en-AU"/>
          </w:rPr>
          <w:t>sample</w:t>
        </w:r>
      </w:ins>
      <w:ins w:id="670" w:author="Nicholas Clark" w:date="2022-07-08T14:00:00Z">
        <w:r>
          <w:rPr>
            <w:lang w:val="en-AU"/>
          </w:rPr>
          <w:t xml:space="preserve"> the parameter space without </w:t>
        </w:r>
      </w:ins>
      <w:ins w:id="671" w:author="Nicholas Clark" w:date="2022-07-08T14:01:00Z">
        <w:r>
          <w:rPr>
            <w:lang w:val="en-AU"/>
          </w:rPr>
          <w:t xml:space="preserve">reverting to painfully small step sizes that result in high </w:t>
        </w:r>
      </w:ins>
      <w:ins w:id="672" w:author="Nicholas Clark" w:date="2022-07-08T14:50:00Z">
        <w:r w:rsidR="0092713F">
          <w:rPr>
            <w:lang w:val="en-AU"/>
          </w:rPr>
          <w:t xml:space="preserve">posterior </w:t>
        </w:r>
      </w:ins>
      <w:ins w:id="673" w:author="Nicholas Clark" w:date="2022-07-08T14:01:00Z">
        <w:r>
          <w:rPr>
            <w:lang w:val="en-AU"/>
          </w:rPr>
          <w:t xml:space="preserve">autocorrelation and very slow exploration </w:t>
        </w:r>
      </w:ins>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ins w:id="674" w:author="Nicholas Clark" w:date="2022-07-08T14:01:00Z">
        <w:r>
          <w:rPr>
            <w:lang w:val="en-AU"/>
          </w:rPr>
          <w:t>.</w:t>
        </w:r>
      </w:ins>
      <w:ins w:id="675" w:author="Nicholas Clark" w:date="2022-07-08T14:03:00Z">
        <w:r>
          <w:rPr>
            <w:lang w:val="en-AU"/>
          </w:rPr>
          <w:t xml:space="preserve"> </w:t>
        </w:r>
      </w:ins>
      <w:ins w:id="676" w:author="Nicholas Clark" w:date="2022-07-08T15:00:00Z">
        <w:r w:rsidR="000F6755">
          <w:rPr>
            <w:lang w:val="en-AU"/>
          </w:rPr>
          <w:t xml:space="preserve">Choice of priors is important in any Bayesian analysis, but </w:t>
        </w:r>
      </w:ins>
      <w:ins w:id="677" w:author="Nicholas Clark" w:date="2022-07-08T15:23:00Z">
        <w:r w:rsidR="00855B3F">
          <w:rPr>
            <w:lang w:val="en-AU"/>
          </w:rPr>
          <w:t xml:space="preserve">in DGAMs </w:t>
        </w:r>
      </w:ins>
      <w:ins w:id="678" w:author="Nicholas Clark" w:date="2022-07-08T15:00:00Z">
        <w:r w:rsidR="000F6755">
          <w:rPr>
            <w:lang w:val="en-AU"/>
          </w:rPr>
          <w:t>it is particularly crucial for ensuring the latent trend and observation models do not compete</w:t>
        </w:r>
      </w:ins>
      <w:ins w:id="679" w:author="Nicholas Clark" w:date="2022-07-08T16:45:00Z">
        <w:r w:rsidR="00F771F9">
          <w:rPr>
            <w:lang w:val="en-AU"/>
          </w:rPr>
          <w:t xml:space="preserve"> to induce further complexity in the joint posterior</w:t>
        </w:r>
      </w:ins>
      <w:ins w:id="680" w:author="Nicholas Clark" w:date="2022-07-08T15:00:00Z">
        <w:r w:rsidR="000F6755">
          <w:rPr>
            <w:lang w:val="en-AU"/>
          </w:rPr>
          <w:t xml:space="preserve">. In </w:t>
        </w:r>
        <w:proofErr w:type="spellStart"/>
        <w:r w:rsidR="000F6755" w:rsidRPr="000F6755">
          <w:rPr>
            <w:i/>
            <w:iCs/>
            <w:lang w:val="en-AU"/>
            <w:rPrChange w:id="681" w:author="Nicholas Clark" w:date="2022-07-08T15:01:00Z">
              <w:rPr>
                <w:lang w:val="en-AU"/>
              </w:rPr>
            </w:rPrChange>
          </w:rPr>
          <w:t>mvgam</w:t>
        </w:r>
        <w:proofErr w:type="spellEnd"/>
        <w:r w:rsidR="000F6755">
          <w:rPr>
            <w:lang w:val="en-AU"/>
          </w:rPr>
          <w:t xml:space="preserve">, </w:t>
        </w:r>
      </w:ins>
      <w:ins w:id="682" w:author="Nicholas Clark" w:date="2022-07-08T15:01:00Z">
        <w:r w:rsidR="000F6755">
          <w:rPr>
            <w:lang w:val="en-AU"/>
          </w:rPr>
          <w:t>informative priors for parametric terms (</w:t>
        </w:r>
        <w:proofErr w:type="gramStart"/>
        <w:r w:rsidR="000F6755">
          <w:rPr>
            <w:lang w:val="en-AU"/>
          </w:rPr>
          <w:t>i.e.</w:t>
        </w:r>
        <w:proofErr w:type="gramEnd"/>
        <w:r w:rsidR="000F6755">
          <w:rPr>
            <w:lang w:val="en-AU"/>
          </w:rPr>
          <w:t xml:space="preserve"> intercepts and additive linear covariate effects)</w:t>
        </w:r>
      </w:ins>
      <w:ins w:id="683" w:author="Nicholas Clark" w:date="2022-07-08T15:24:00Z">
        <w:r w:rsidR="0038175D">
          <w:rPr>
            <w:lang w:val="en-AU"/>
          </w:rPr>
          <w:t xml:space="preserve"> </w:t>
        </w:r>
      </w:ins>
      <w:ins w:id="684" w:author="Nicholas Clark" w:date="2022-07-08T15:28:00Z">
        <w:r w:rsidR="0038175D">
          <w:rPr>
            <w:lang w:val="en-AU"/>
          </w:rPr>
          <w:t xml:space="preserve">are selected </w:t>
        </w:r>
      </w:ins>
      <w:ins w:id="685" w:author="Nicholas Clark" w:date="2022-07-08T15:25:00Z">
        <w:r w:rsidR="0038175D">
          <w:rPr>
            <w:lang w:val="en-AU"/>
          </w:rPr>
          <w:t xml:space="preserve">based </w:t>
        </w:r>
      </w:ins>
      <w:ins w:id="686" w:author="Nicholas Clark" w:date="2022-07-08T15:29:00Z">
        <w:r w:rsidR="0038175D">
          <w:rPr>
            <w:lang w:val="en-AU"/>
          </w:rPr>
          <w:t xml:space="preserve">on </w:t>
        </w:r>
      </w:ins>
      <w:ins w:id="687" w:author="Nicholas Clark" w:date="2022-07-08T15:28:00Z">
        <w:r w:rsidR="0038175D">
          <w:rPr>
            <w:lang w:val="en-AU"/>
          </w:rPr>
          <w:t xml:space="preserve">50 steps of </w:t>
        </w:r>
        <w:r w:rsidR="0038175D" w:rsidRPr="0038175D">
          <w:rPr>
            <w:lang w:val="en-AU"/>
          </w:rPr>
          <w:t>penalized iteratively re-weighted least squares</w:t>
        </w:r>
      </w:ins>
      <w:ins w:id="688" w:author="Nicholas Clark" w:date="2022-07-08T15:29:00Z">
        <w:r w:rsidR="0038175D">
          <w:rPr>
            <w:lang w:val="en-AU"/>
          </w:rPr>
          <w:t xml:space="preserve"> fr</w:t>
        </w:r>
      </w:ins>
      <w:ins w:id="689" w:author="Nicholas Clark" w:date="2022-07-08T16:45:00Z">
        <w:r w:rsidR="007778B4">
          <w:rPr>
            <w:lang w:val="en-AU"/>
          </w:rPr>
          <w:t>om</w:t>
        </w:r>
      </w:ins>
      <w:ins w:id="690" w:author="Nicholas Clark" w:date="2022-07-08T15:29:00Z">
        <w:r w:rsidR="0038175D">
          <w:rPr>
            <w:lang w:val="en-AU"/>
          </w:rPr>
          <w:t xml:space="preserve"> a comparable non-dynamic model using</w:t>
        </w:r>
      </w:ins>
      <w:ins w:id="691" w:author="Nicholas Clark" w:date="2022-07-08T15:28:00Z">
        <w:r w:rsidR="0038175D">
          <w:rPr>
            <w:lang w:val="en-AU"/>
          </w:rPr>
          <w:t xml:space="preserve"> </w:t>
        </w:r>
        <w:proofErr w:type="spellStart"/>
        <w:r w:rsidR="0038175D">
          <w:rPr>
            <w:i/>
            <w:iCs/>
            <w:lang w:val="en-AU"/>
          </w:rPr>
          <w:t>mgcv</w:t>
        </w:r>
      </w:ins>
      <w:proofErr w:type="spellEnd"/>
      <w:ins w:id="692" w:author="Nicholas Clark" w:date="2022-07-08T15:01:00Z">
        <w:r w:rsidR="000F6755">
          <w:rPr>
            <w:lang w:val="en-AU"/>
          </w:rPr>
          <w:t>, while suitable priors for operating on the log scale are used for latent trend parameters such as drift, AR</w:t>
        </w:r>
      </w:ins>
      <w:ins w:id="693" w:author="Nicholas Clark" w:date="2022-07-08T15:02:00Z">
        <w:r w:rsidR="000F6755">
          <w:rPr>
            <w:lang w:val="en-AU"/>
          </w:rPr>
          <w:t xml:space="preserve"> and variance parameters. T</w:t>
        </w:r>
      </w:ins>
      <w:ins w:id="694" w:author="Nicholas Clark" w:date="2022-07-08T15:24:00Z">
        <w:r w:rsidR="000331D0">
          <w:rPr>
            <w:lang w:val="en-AU"/>
          </w:rPr>
          <w:t>ogether this</w:t>
        </w:r>
      </w:ins>
      <w:ins w:id="695" w:author="Nicholas Clark" w:date="2022-07-08T15:29:00Z">
        <w:r w:rsidR="007B32C6">
          <w:rPr>
            <w:lang w:val="en-AU"/>
          </w:rPr>
          <w:t xml:space="preserve"> prior </w:t>
        </w:r>
      </w:ins>
      <w:ins w:id="696" w:author="Nicholas Clark" w:date="2022-07-08T15:24:00Z">
        <w:r w:rsidR="000331D0">
          <w:rPr>
            <w:lang w:val="en-AU"/>
          </w:rPr>
          <w:t xml:space="preserve">combination </w:t>
        </w:r>
      </w:ins>
      <w:ins w:id="697" w:author="Nicholas Clark" w:date="2022-07-08T15:02:00Z">
        <w:r w:rsidR="000F6755">
          <w:rPr>
            <w:lang w:val="en-AU"/>
          </w:rPr>
          <w:t>work</w:t>
        </w:r>
      </w:ins>
      <w:ins w:id="698" w:author="Nicholas Clark" w:date="2022-07-08T15:24:00Z">
        <w:r w:rsidR="000331D0">
          <w:rPr>
            <w:lang w:val="en-AU"/>
          </w:rPr>
          <w:t>s</w:t>
        </w:r>
      </w:ins>
      <w:ins w:id="699" w:author="Nicholas Clark" w:date="2022-07-08T15:02:00Z">
        <w:r w:rsidR="000F6755">
          <w:rPr>
            <w:lang w:val="en-AU"/>
          </w:rPr>
          <w:t xml:space="preserve"> well in most cases</w:t>
        </w:r>
      </w:ins>
      <w:ins w:id="700" w:author="Nicholas Clark" w:date="2022-07-08T15:30:00Z">
        <w:r w:rsidR="008F235E">
          <w:rPr>
            <w:lang w:val="en-AU"/>
          </w:rPr>
          <w:t>, especially</w:t>
        </w:r>
      </w:ins>
      <w:ins w:id="701" w:author="Nicholas Clark" w:date="2022-07-08T15:02:00Z">
        <w:r w:rsidR="000F6755">
          <w:rPr>
            <w:lang w:val="en-AU"/>
          </w:rPr>
          <w:t xml:space="preserve"> because of the convenience of the link-scaled latent tre</w:t>
        </w:r>
      </w:ins>
      <w:ins w:id="702" w:author="Nicholas Clark" w:date="2022-07-08T15:03:00Z">
        <w:r w:rsidR="000F6755">
          <w:rPr>
            <w:lang w:val="en-AU"/>
          </w:rPr>
          <w:t>nds</w:t>
        </w:r>
      </w:ins>
      <w:ins w:id="703" w:author="Nicholas Clark" w:date="2022-07-08T15:36:00Z">
        <w:r w:rsidR="002C5EE2">
          <w:rPr>
            <w:lang w:val="en-AU"/>
          </w:rPr>
          <w:t xml:space="preserve">. Run times in our simulations and empirical examples </w:t>
        </w:r>
      </w:ins>
      <w:ins w:id="704" w:author="Nicholas Clark" w:date="2022-07-08T15:40:00Z">
        <w:r w:rsidR="002C5EE2">
          <w:rPr>
            <w:lang w:val="en-AU"/>
          </w:rPr>
          <w:t>took</w:t>
        </w:r>
      </w:ins>
      <w:ins w:id="705" w:author="Nicholas Clark" w:date="2022-07-08T15:36:00Z">
        <w:r w:rsidR="002C5EE2">
          <w:rPr>
            <w:lang w:val="en-AU"/>
          </w:rPr>
          <w:t xml:space="preserve"> 1 – 40 minutes </w:t>
        </w:r>
      </w:ins>
      <w:ins w:id="706" w:author="Nicholas Clark" w:date="2022-07-08T15:38:00Z">
        <w:r w:rsidR="002C5EE2">
          <w:rPr>
            <w:lang w:val="en-AU"/>
          </w:rPr>
          <w:t xml:space="preserve">to reach effective sample sizes &gt; </w:t>
        </w:r>
      </w:ins>
      <w:ins w:id="707" w:author="Nicholas Clark" w:date="2022-07-08T16:46:00Z">
        <w:r w:rsidR="002F6C3A">
          <w:rPr>
            <w:lang w:val="en-AU"/>
          </w:rPr>
          <w:t>8</w:t>
        </w:r>
      </w:ins>
      <w:ins w:id="708" w:author="Nicholas Clark" w:date="2022-07-08T15:38:00Z">
        <w:r w:rsidR="002C5EE2">
          <w:rPr>
            <w:lang w:val="en-AU"/>
          </w:rPr>
          <w:t>00 for all parameters on a</w:t>
        </w:r>
      </w:ins>
      <w:ins w:id="709" w:author="Nicholas Clark" w:date="2022-07-08T15:39:00Z">
        <w:r w:rsidR="002C5EE2">
          <w:rPr>
            <w:lang w:val="en-AU"/>
          </w:rPr>
          <w:t>n</w:t>
        </w:r>
      </w:ins>
      <w:ins w:id="710" w:author="Nicholas Clark" w:date="2022-07-08T15:38:00Z">
        <w:r w:rsidR="002C5EE2">
          <w:rPr>
            <w:lang w:val="en-AU"/>
          </w:rPr>
          <w:t xml:space="preserve"> </w:t>
        </w:r>
      </w:ins>
      <w:ins w:id="711" w:author="Nicholas Clark" w:date="2022-07-08T15:39:00Z">
        <w:r w:rsidR="002C5EE2" w:rsidRPr="002C5EE2">
          <w:rPr>
            <w:lang w:val="en-AU"/>
          </w:rPr>
          <w:t xml:space="preserve">Intel(R) </w:t>
        </w:r>
        <w:proofErr w:type="gramStart"/>
        <w:r w:rsidR="002C5EE2" w:rsidRPr="002C5EE2">
          <w:rPr>
            <w:lang w:val="en-AU"/>
          </w:rPr>
          <w:t>Core(</w:t>
        </w:r>
        <w:proofErr w:type="gramEnd"/>
        <w:r w:rsidR="002C5EE2" w:rsidRPr="002C5EE2">
          <w:rPr>
            <w:lang w:val="en-AU"/>
          </w:rPr>
          <w:t>TM) i5-8500 CPU</w:t>
        </w:r>
        <w:r w:rsidR="002C5EE2">
          <w:rPr>
            <w:lang w:val="en-AU"/>
          </w:rPr>
          <w:t xml:space="preserve"> with 32Gb RAM and six processing cores. </w:t>
        </w:r>
      </w:ins>
      <w:ins w:id="712" w:author="Nicholas Clark" w:date="2022-07-08T15:40:00Z">
        <w:r w:rsidR="006958F9">
          <w:rPr>
            <w:lang w:val="en-AU"/>
          </w:rPr>
          <w:t xml:space="preserve">Nevertheless, priors </w:t>
        </w:r>
      </w:ins>
      <w:ins w:id="713" w:author="Nicholas Clark" w:date="2022-07-08T15:41:00Z">
        <w:r w:rsidR="006958F9">
          <w:rPr>
            <w:lang w:val="en-AU"/>
          </w:rPr>
          <w:t>should always</w:t>
        </w:r>
      </w:ins>
      <w:ins w:id="714" w:author="Nicholas Clark" w:date="2022-07-08T15:40:00Z">
        <w:r w:rsidR="006958F9">
          <w:rPr>
            <w:lang w:val="en-AU"/>
          </w:rPr>
          <w:t xml:space="preserve"> be </w:t>
        </w:r>
      </w:ins>
      <w:ins w:id="715" w:author="Nicholas Clark" w:date="2022-07-08T15:41:00Z">
        <w:r w:rsidR="006958F9">
          <w:rPr>
            <w:lang w:val="en-AU"/>
          </w:rPr>
          <w:t xml:space="preserve">carefully considered and </w:t>
        </w:r>
      </w:ins>
      <w:ins w:id="716" w:author="Nicholas Clark" w:date="2022-07-08T15:40:00Z">
        <w:r w:rsidR="006958F9">
          <w:rPr>
            <w:lang w:val="en-AU"/>
          </w:rPr>
          <w:t xml:space="preserve">inferences </w:t>
        </w:r>
      </w:ins>
      <w:ins w:id="717" w:author="Nicholas Clark" w:date="2022-07-08T15:03:00Z">
        <w:r w:rsidR="000F6755">
          <w:rPr>
            <w:lang w:val="en-AU"/>
          </w:rPr>
          <w:lastRenderedPageBreak/>
          <w:t>in</w:t>
        </w:r>
      </w:ins>
      <w:ins w:id="718" w:author="Nicholas Clark" w:date="2022-07-08T15:30:00Z">
        <w:r w:rsidR="008F235E">
          <w:rPr>
            <w:lang w:val="en-AU"/>
          </w:rPr>
          <w:t>terrogated</w:t>
        </w:r>
      </w:ins>
      <w:ins w:id="719" w:author="Nicholas Clark" w:date="2022-07-08T15:03:00Z">
        <w:r w:rsidR="000F6755">
          <w:rPr>
            <w:lang w:val="en-AU"/>
          </w:rPr>
          <w:t xml:space="preserve"> with </w:t>
        </w:r>
      </w:ins>
      <w:ins w:id="720" w:author="Nicholas Clark" w:date="2022-07-08T15:40:00Z">
        <w:r w:rsidR="006958F9">
          <w:rPr>
            <w:lang w:val="en-AU"/>
          </w:rPr>
          <w:t xml:space="preserve">appropriate </w:t>
        </w:r>
      </w:ins>
      <w:ins w:id="721" w:author="Nicholas Clark" w:date="2022-07-08T15:03:00Z">
        <w:r w:rsidR="004C32FB">
          <w:rPr>
            <w:lang w:val="en-AU"/>
          </w:rPr>
          <w:t xml:space="preserve">prior </w:t>
        </w:r>
        <w:r w:rsidR="000F6755">
          <w:rPr>
            <w:lang w:val="en-AU"/>
          </w:rPr>
          <w:t>sensitivity analyses</w:t>
        </w:r>
      </w:ins>
      <w:ins w:id="722" w:author="Nicholas Clark" w:date="2022-07-08T15:31:00Z">
        <w:r w:rsidR="00D941C9">
          <w:rPr>
            <w:lang w:val="en-AU"/>
          </w:rPr>
          <w:t xml:space="preserve"> </w:t>
        </w:r>
      </w:ins>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ins w:id="723" w:author="Nicholas Clark" w:date="2022-07-08T15:03:00Z">
        <w:r w:rsidR="000F6755">
          <w:rPr>
            <w:lang w:val="en-AU"/>
          </w:rPr>
          <w:t>.</w:t>
        </w:r>
      </w:ins>
      <w:ins w:id="724" w:author="Nicholas Clark" w:date="2022-07-08T15:01:00Z">
        <w:r w:rsidR="000F6755">
          <w:rPr>
            <w:lang w:val="en-AU"/>
          </w:rPr>
          <w:t xml:space="preserve"> </w:t>
        </w:r>
      </w:ins>
      <w:bookmarkStart w:id="725" w:name="_Hlk108190438"/>
      <w:ins w:id="726" w:author="Nicholas Clark" w:date="2022-07-08T15:04:00Z">
        <w:r w:rsidR="00DF1073">
          <w:rPr>
            <w:lang w:val="en-AU"/>
          </w:rPr>
          <w:t>One situation that we have encountered is the difficulty in jointly estimating a latent trend and overdispersion parameters suc</w:t>
        </w:r>
      </w:ins>
      <w:ins w:id="727" w:author="Nicholas Clark" w:date="2022-07-08T15:05:00Z">
        <w:r w:rsidR="00DF1073">
          <w:rPr>
            <w:lang w:val="en-AU"/>
          </w:rPr>
          <w:t>h as in the Negative Binomial or Tweedie distributions. This is because both processes (overdispersion and autocorrelation) may be able to explain the dispersion around the mean</w:t>
        </w:r>
      </w:ins>
      <w:ins w:id="728" w:author="Nicholas Clark" w:date="2022-07-08T15:17:00Z">
        <w:r w:rsidR="000D428B">
          <w:rPr>
            <w:lang w:val="en-AU"/>
          </w:rPr>
          <w:t>, particularly when using Random Walk or AR trends</w:t>
        </w:r>
        <w:r w:rsidR="003B7F4F">
          <w:rPr>
            <w:lang w:val="en-AU"/>
          </w:rPr>
          <w:t xml:space="preserve"> that can jump around easily</w:t>
        </w:r>
      </w:ins>
      <w:ins w:id="729" w:author="Nicholas Clark" w:date="2022-07-08T15:06:00Z">
        <w:r w:rsidR="00DF1073">
          <w:rPr>
            <w:lang w:val="en-AU"/>
          </w:rPr>
          <w:t>. Users will need to use theory and judgement to decide how to tackle these challenges, for example by assuming the</w:t>
        </w:r>
      </w:ins>
      <w:ins w:id="730" w:author="Nicholas Clark" w:date="2022-07-08T15:07:00Z">
        <w:r w:rsidR="00DF1073">
          <w:rPr>
            <w:lang w:val="en-AU"/>
          </w:rPr>
          <w:t xml:space="preserve">re is overdispersion </w:t>
        </w:r>
      </w:ins>
      <w:ins w:id="731" w:author="Nicholas Clark" w:date="2022-07-08T15:16:00Z">
        <w:r w:rsidR="000D428B">
          <w:rPr>
            <w:lang w:val="en-AU"/>
          </w:rPr>
          <w:t>in the observation process</w:t>
        </w:r>
      </w:ins>
      <w:ins w:id="732" w:author="Nicholas Clark" w:date="2022-07-08T16:32:00Z">
        <w:r w:rsidR="00DF025D">
          <w:rPr>
            <w:lang w:val="en-AU"/>
          </w:rPr>
          <w:t xml:space="preserve"> </w:t>
        </w:r>
      </w:ins>
      <w:r w:rsidR="00DF025D">
        <w:rPr>
          <w:lang w:val="en-AU"/>
        </w:rPr>
        <w:fldChar w:fldCharType="begin"/>
      </w:r>
      <w:r w:rsidR="00DF025D">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Lindén and Mäntyniemi 2011)&lt;/DisplayText&gt;&lt;record&gt;&lt;rec-number&gt;2634&lt;/rec-number&gt;&lt;foreign-keys&gt;&lt;key app="EN" db-id="f9axttepoe0zx2etvp55p52mvdv9fw55dzaf" timestamp="1657261727"&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EndNote&gt;</w:instrText>
      </w:r>
      <w:r w:rsidR="00DF025D">
        <w:rPr>
          <w:lang w:val="en-AU"/>
        </w:rPr>
        <w:fldChar w:fldCharType="separate"/>
      </w:r>
      <w:r w:rsidR="00DF025D">
        <w:rPr>
          <w:noProof/>
          <w:lang w:val="en-AU"/>
        </w:rPr>
        <w:t>(with consultation from appropriate references; i.e. Lindén and Mäntyniemi 2011)</w:t>
      </w:r>
      <w:r w:rsidR="00DF025D">
        <w:rPr>
          <w:lang w:val="en-AU"/>
        </w:rPr>
        <w:fldChar w:fldCharType="end"/>
      </w:r>
      <w:ins w:id="733" w:author="Nicholas Clark" w:date="2022-07-08T15:16:00Z">
        <w:r w:rsidR="000D428B">
          <w:rPr>
            <w:lang w:val="en-AU"/>
          </w:rPr>
          <w:t xml:space="preserve"> but that the</w:t>
        </w:r>
      </w:ins>
      <w:ins w:id="734" w:author="Nicholas Clark" w:date="2022-07-08T15:06:00Z">
        <w:r w:rsidR="00DF1073">
          <w:rPr>
            <w:lang w:val="en-AU"/>
          </w:rPr>
          <w:t xml:space="preserve"> trend is smooth</w:t>
        </w:r>
      </w:ins>
      <w:ins w:id="735" w:author="Nicholas Clark" w:date="2022-07-08T15:16:00Z">
        <w:r w:rsidR="000D428B">
          <w:rPr>
            <w:lang w:val="en-AU"/>
          </w:rPr>
          <w:t>, in which case</w:t>
        </w:r>
      </w:ins>
      <w:ins w:id="736" w:author="Nicholas Clark" w:date="2022-07-08T15:06:00Z">
        <w:r w:rsidR="00DF1073">
          <w:rPr>
            <w:lang w:val="en-AU"/>
          </w:rPr>
          <w:t xml:space="preserve"> a latent Gaussian Process</w:t>
        </w:r>
      </w:ins>
      <w:ins w:id="737" w:author="Nicholas Clark" w:date="2022-07-08T15:05:00Z">
        <w:r w:rsidR="00DF1073">
          <w:rPr>
            <w:lang w:val="en-AU"/>
          </w:rPr>
          <w:t xml:space="preserve"> </w:t>
        </w:r>
      </w:ins>
      <w:ins w:id="738" w:author="Nicholas Clark" w:date="2022-07-08T15:07:00Z">
        <w:r w:rsidR="00DF1073">
          <w:rPr>
            <w:lang w:val="en-AU"/>
          </w:rPr>
          <w:t>with suitable length scale</w:t>
        </w:r>
      </w:ins>
      <w:ins w:id="739" w:author="Nicholas Clark" w:date="2022-07-08T15:16:00Z">
        <w:r w:rsidR="000D428B">
          <w:rPr>
            <w:lang w:val="en-AU"/>
          </w:rPr>
          <w:t xml:space="preserve"> would be </w:t>
        </w:r>
      </w:ins>
      <w:ins w:id="740" w:author="Nicholas Clark" w:date="2022-07-08T15:17:00Z">
        <w:r w:rsidR="00A97BFD">
          <w:rPr>
            <w:lang w:val="en-AU"/>
          </w:rPr>
          <w:t>appropriate</w:t>
        </w:r>
      </w:ins>
      <w:ins w:id="741" w:author="Nicholas Clark" w:date="2022-07-08T15:16:00Z">
        <w:r w:rsidR="000D428B">
          <w:rPr>
            <w:lang w:val="en-AU"/>
          </w:rPr>
          <w:t xml:space="preserve">. </w:t>
        </w:r>
      </w:ins>
      <w:bookmarkEnd w:id="725"/>
      <w:ins w:id="742" w:author="Nicholas Clark" w:date="2022-07-08T14:51:00Z">
        <w:r w:rsidR="00976723">
          <w:rPr>
            <w:lang w:val="en-AU"/>
          </w:rPr>
          <w:t xml:space="preserve">Smoothing splines </w:t>
        </w:r>
      </w:ins>
      <w:ins w:id="743" w:author="Nicholas Clark" w:date="2022-07-08T14:59:00Z">
        <w:r w:rsidR="00721741">
          <w:rPr>
            <w:lang w:val="en-AU"/>
          </w:rPr>
          <w:t xml:space="preserve">are also </w:t>
        </w:r>
      </w:ins>
      <w:ins w:id="744" w:author="Nicholas Clark" w:date="2022-07-08T14:51:00Z">
        <w:r w:rsidR="00976723">
          <w:rPr>
            <w:lang w:val="en-AU"/>
          </w:rPr>
          <w:t xml:space="preserve">challenging </w:t>
        </w:r>
      </w:ins>
      <w:ins w:id="745" w:author="Nicholas Clark" w:date="2022-07-08T14:59:00Z">
        <w:r w:rsidR="00721741">
          <w:rPr>
            <w:lang w:val="en-AU"/>
          </w:rPr>
          <w:t>in a way because</w:t>
        </w:r>
      </w:ins>
      <w:ins w:id="746" w:author="Nicholas Clark" w:date="2022-07-08T14:51:00Z">
        <w:r w:rsidR="00976723">
          <w:rPr>
            <w:lang w:val="en-AU"/>
          </w:rPr>
          <w:t xml:space="preserve"> they do not readily facilitate principled prior modelling</w:t>
        </w:r>
      </w:ins>
      <w:ins w:id="747" w:author="Nicholas Clark" w:date="2022-07-08T14:54:00Z">
        <w:r w:rsidR="00976723">
          <w:rPr>
            <w:lang w:val="en-AU"/>
          </w:rPr>
          <w:t xml:space="preserve">, where </w:t>
        </w:r>
      </w:ins>
      <w:ins w:id="748" w:author="Nicholas Clark" w:date="2022-07-08T14:55:00Z">
        <w:r w:rsidR="00976723">
          <w:rPr>
            <w:lang w:val="en-AU"/>
          </w:rPr>
          <w:t>expert elicitation</w:t>
        </w:r>
      </w:ins>
      <w:ins w:id="749" w:author="Nicholas Clark" w:date="2022-07-08T14:54:00Z">
        <w:r w:rsidR="00976723">
          <w:rPr>
            <w:lang w:val="en-AU"/>
          </w:rPr>
          <w:t xml:space="preserve"> could </w:t>
        </w:r>
      </w:ins>
      <w:ins w:id="750" w:author="Nicholas Clark" w:date="2022-07-08T14:55:00Z">
        <w:r w:rsidR="00976723">
          <w:rPr>
            <w:lang w:val="en-AU"/>
          </w:rPr>
          <w:t xml:space="preserve">help to </w:t>
        </w:r>
      </w:ins>
      <w:ins w:id="751" w:author="Nicholas Clark" w:date="2022-07-08T14:54:00Z">
        <w:r w:rsidR="00976723">
          <w:rPr>
            <w:lang w:val="en-AU"/>
          </w:rPr>
          <w:t xml:space="preserve">constrain prior function shapes toward </w:t>
        </w:r>
      </w:ins>
      <w:ins w:id="752" w:author="Nicholas Clark" w:date="2022-07-08T14:55:00Z">
        <w:r w:rsidR="00976723">
          <w:rPr>
            <w:lang w:val="en-AU"/>
          </w:rPr>
          <w:t>those that are compatible with domain expertise</w:t>
        </w:r>
      </w:ins>
      <w:ins w:id="753" w:author="Nicholas Clark" w:date="2022-07-08T14:58:00Z">
        <w:r w:rsidR="00976723">
          <w:rPr>
            <w:lang w:val="en-AU"/>
          </w:rPr>
          <w:t xml:space="preserve"> as part of a Bayesian workflow</w:t>
        </w:r>
      </w:ins>
      <w:ins w:id="754" w:author="Nicholas Clark" w:date="2022-07-08T14:55:00Z">
        <w:r w:rsidR="00976723">
          <w:rPr>
            <w:lang w:val="en-AU"/>
          </w:rPr>
          <w:t xml:space="preserve"> </w:t>
        </w:r>
      </w:ins>
      <w:r w:rsidR="00976723">
        <w:rPr>
          <w:lang w:val="en-AU"/>
        </w:rPr>
        <w:fldChar w:fldCharType="begin"/>
      </w:r>
      <w:r w:rsidR="009C46C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https://betanalpha.github.io/&lt;/pub-location&gt;&lt;urls&gt;&lt;related-urls&gt;&lt;url&gt;https://betanalpha.github.io/assets/case_studies/prior_modeling.html&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ins w:id="755" w:author="Nicholas Clark" w:date="2022-07-08T14:55:00Z">
        <w:r w:rsidR="00976723">
          <w:rPr>
            <w:lang w:val="en-AU"/>
          </w:rPr>
          <w:t>.</w:t>
        </w:r>
      </w:ins>
      <w:ins w:id="756" w:author="Nicholas Clark" w:date="2022-07-08T15:18:00Z">
        <w:r w:rsidR="00FE4911">
          <w:rPr>
            <w:lang w:val="en-AU"/>
          </w:rPr>
          <w:t xml:space="preserve"> Users are recommended to refer to the wealth of material relating to the </w:t>
        </w:r>
        <w:proofErr w:type="spellStart"/>
        <w:r w:rsidR="00FE4911">
          <w:rPr>
            <w:i/>
            <w:iCs/>
            <w:lang w:val="en-AU"/>
          </w:rPr>
          <w:t>mgcv</w:t>
        </w:r>
        <w:proofErr w:type="spellEnd"/>
        <w:r w:rsidR="00FE4911">
          <w:rPr>
            <w:lang w:val="en-AU"/>
          </w:rPr>
          <w:t xml:space="preserve"> package for choosing </w:t>
        </w:r>
      </w:ins>
      <w:ins w:id="757" w:author="Nicholas Clark" w:date="2022-07-08T15:21:00Z">
        <w:r w:rsidR="009C46C6">
          <w:rPr>
            <w:lang w:val="en-AU"/>
          </w:rPr>
          <w:t xml:space="preserve">a </w:t>
        </w:r>
      </w:ins>
      <w:ins w:id="758" w:author="Nicholas Clark" w:date="2022-07-08T15:19:00Z">
        <w:r w:rsidR="00FE4911">
          <w:rPr>
            <w:lang w:val="en-AU"/>
          </w:rPr>
          <w:t>smoothing</w:t>
        </w:r>
      </w:ins>
      <w:ins w:id="759" w:author="Nicholas Clark" w:date="2022-07-08T15:18:00Z">
        <w:r w:rsidR="00FE4911">
          <w:rPr>
            <w:lang w:val="en-AU"/>
          </w:rPr>
          <w:t xml:space="preserve"> </w:t>
        </w:r>
      </w:ins>
      <w:ins w:id="760" w:author="Nicholas Clark" w:date="2022-07-08T15:21:00Z">
        <w:r w:rsidR="009C46C6">
          <w:rPr>
            <w:lang w:val="en-AU"/>
          </w:rPr>
          <w:t>basis</w:t>
        </w:r>
      </w:ins>
      <w:ins w:id="761" w:author="Nicholas Clark" w:date="2022-07-08T15:19:00Z">
        <w:r w:rsidR="00FE4911">
          <w:rPr>
            <w:lang w:val="en-AU"/>
          </w:rPr>
          <w:t xml:space="preserve"> and basis dimension that are compatible with </w:t>
        </w:r>
        <w:r w:rsidR="00A4114E">
          <w:rPr>
            <w:lang w:val="en-AU"/>
          </w:rPr>
          <w:t xml:space="preserve">expected function shapes </w:t>
        </w:r>
      </w:ins>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fldChar w:fldCharType="separate"/>
      </w:r>
      <w:r w:rsidR="009C46C6">
        <w:rPr>
          <w:noProof/>
          <w:lang w:val="en-AU"/>
        </w:rPr>
        <w:t>(Wood 2004, 2013, Wood 2017)</w:t>
      </w:r>
      <w:r w:rsidR="009C46C6">
        <w:rPr>
          <w:lang w:val="en-AU"/>
        </w:rPr>
        <w:fldChar w:fldCharType="end"/>
      </w:r>
      <w:ins w:id="762" w:author="Nicholas Clark" w:date="2022-07-08T15:19:00Z">
        <w:r w:rsidR="00A4114E">
          <w:rPr>
            <w:lang w:val="en-AU"/>
          </w:rPr>
          <w:t>.</w:t>
        </w:r>
      </w:ins>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3E24873A"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lastRenderedPageBreak/>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1"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77777777" w:rsidR="0087045C" w:rsidRDefault="0087045C" w:rsidP="0087045C">
      <w:pPr>
        <w:spacing w:line="360" w:lineRule="auto"/>
        <w:rPr>
          <w:lang w:val="en-AU"/>
        </w:rPr>
      </w:pPr>
      <w:r w:rsidRPr="0047124E">
        <w:rPr>
          <w:lang w:val="en-AU"/>
        </w:rPr>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4A2478CF" w:rsidR="00330B0B" w:rsidRDefault="00330B0B" w:rsidP="00330B0B">
      <w:pPr>
        <w:spacing w:line="360" w:lineRule="auto"/>
        <w:rPr>
          <w:lang w:val="en-AU"/>
        </w:rPr>
      </w:pPr>
      <w:r>
        <w:rPr>
          <w:lang w:val="en-AU"/>
        </w:rPr>
        <w:t xml:space="preserve">Figure 5: Visualisations </w:t>
      </w:r>
      <w:bookmarkStart w:id="763"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763"/>
      <w:r>
        <w:rPr>
          <w:lang w:val="en-AU"/>
        </w:rPr>
        <w:t>Top left, the estimated seasonal smooth function</w:t>
      </w:r>
      <w:del w:id="764" w:author="Nicholas Clark" w:date="2022-07-08T13:40:00Z">
        <w:r w:rsidDel="00200451">
          <w:rPr>
            <w:lang w:val="en-AU"/>
          </w:rPr>
          <w:delText xml:space="preserve"> (the seasonal time window refers to calendar weeks 15 – 40)</w:delText>
        </w:r>
      </w:del>
      <w:r>
        <w:rPr>
          <w:lang w:val="en-AU"/>
        </w:rPr>
        <w:t xml:space="preserve">;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765"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765"/>
    </w:p>
    <w:p w14:paraId="3C370F44" w14:textId="77777777" w:rsidR="00302081" w:rsidRDefault="00302081" w:rsidP="005C36C2">
      <w:pPr>
        <w:spacing w:line="360" w:lineRule="auto"/>
        <w:rPr>
          <w:lang w:val="en-AU"/>
        </w:rPr>
      </w:pPr>
    </w:p>
    <w:p w14:paraId="05E88D63" w14:textId="35745F28"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w:t>
      </w:r>
      <w:del w:id="766" w:author="Nicholas Clark" w:date="2022-07-08T13:41:00Z">
        <w:r w:rsidDel="00200451">
          <w:rPr>
            <w:lang w:val="en-AU"/>
          </w:rPr>
          <w:delText xml:space="preserve"> Note that seasonal indices 1 – 26 correspond to epidemiological weeks 15 – 41.</w:delText>
        </w:r>
      </w:del>
    </w:p>
    <w:p w14:paraId="48447926" w14:textId="77777777" w:rsidR="00D47DA6" w:rsidRDefault="00D47DA6" w:rsidP="005C36C2">
      <w:pPr>
        <w:spacing w:line="360" w:lineRule="auto"/>
        <w:rPr>
          <w:lang w:val="en-AU"/>
        </w:rPr>
      </w:pPr>
    </w:p>
    <w:p w14:paraId="0AF34FCF" w14:textId="2CDE1193"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w:t>
      </w:r>
      <w:ins w:id="767" w:author="Nicholas Clark" w:date="2022-07-08T13:41:00Z">
        <w:r w:rsidR="00200451">
          <w:rPr>
            <w:lang w:val="en-AU"/>
          </w:rPr>
          <w:t>52</w:t>
        </w:r>
      </w:ins>
      <w:del w:id="768" w:author="Nicholas Clark" w:date="2022-07-08T13:41:00Z">
        <w:r w:rsidDel="00200451">
          <w:rPr>
            <w:lang w:val="en-AU"/>
          </w:rPr>
          <w:delText>26</w:delText>
        </w:r>
      </w:del>
      <w:r>
        <w:rPr>
          <w:lang w:val="en-AU"/>
        </w:rPr>
        <w:t xml:space="preserve"> weeks matching data availability</w:t>
      </w:r>
      <w:del w:id="769" w:author="Nicholas Clark" w:date="2022-07-08T13:41:00Z">
        <w:r w:rsidDel="00200451">
          <w:rPr>
            <w:lang w:val="en-AU"/>
          </w:rPr>
          <w:delText>, excluding winter</w:delText>
        </w:r>
      </w:del>
      <w:r>
        <w:rPr>
          <w:lang w:val="en-AU"/>
        </w:rPr>
        <w:t>).</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0AD67FBF" w:rsidR="006C3343" w:rsidRDefault="006C3343" w:rsidP="005C36C2">
      <w:pPr>
        <w:spacing w:line="360" w:lineRule="auto"/>
        <w:rPr>
          <w:lang w:val="en-AU"/>
        </w:rPr>
      </w:pPr>
      <w:r>
        <w:rPr>
          <w:lang w:val="en-AU"/>
        </w:rPr>
        <w:t>Appendix S4: Supplementary figures</w:t>
      </w:r>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3762B780" w14:textId="77777777" w:rsidR="00DF025D" w:rsidRPr="00DF025D" w:rsidRDefault="00AB440A" w:rsidP="00DF025D">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DF025D" w:rsidRPr="00DF025D">
        <w:t xml:space="preserve">Auger‐Méthé, M., K. Newman, D. Cole, F. Empacher, R. Gryba, A. A. King, V. Leos‐Barajas, J. Mills Flemming, A. Nielsen, and G. Petris. 2021. A guide to state–space modeling of ecological time series. Ecological Monographs </w:t>
      </w:r>
      <w:r w:rsidR="00DF025D" w:rsidRPr="00DF025D">
        <w:rPr>
          <w:b/>
        </w:rPr>
        <w:t>91</w:t>
      </w:r>
      <w:r w:rsidR="00DF025D" w:rsidRPr="00DF025D">
        <w:t>:e01470.</w:t>
      </w:r>
    </w:p>
    <w:p w14:paraId="39625945" w14:textId="77777777" w:rsidR="00DF025D" w:rsidRPr="00DF025D" w:rsidRDefault="00DF025D" w:rsidP="00DF025D">
      <w:pPr>
        <w:pStyle w:val="EndNoteBibliography"/>
        <w:ind w:left="720" w:hanging="720"/>
      </w:pPr>
      <w:r w:rsidRPr="00DF025D">
        <w:t>Betancourt, M. 2017. A conceptual introduction to Hamiltonian Monte Carlo. arXiv preprint arXiv:1701.02434.</w:t>
      </w:r>
    </w:p>
    <w:p w14:paraId="7313992F" w14:textId="0A701388" w:rsidR="00DF025D" w:rsidRPr="00DF025D" w:rsidRDefault="00DF025D" w:rsidP="00DF025D">
      <w:pPr>
        <w:pStyle w:val="EndNoteBibliography"/>
        <w:ind w:left="720" w:hanging="720"/>
      </w:pPr>
      <w:r w:rsidRPr="00DF025D">
        <w:t xml:space="preserve">Betancourt, M. 2021. Prior Modelling. </w:t>
      </w:r>
      <w:hyperlink r:id="rId12" w:history="1">
        <w:r w:rsidRPr="00DF025D">
          <w:rPr>
            <w:rStyle w:val="Hyperlink"/>
          </w:rPr>
          <w:t>https://betanalpha.github.io/</w:t>
        </w:r>
      </w:hyperlink>
      <w:r w:rsidRPr="00DF025D">
        <w:t>.</w:t>
      </w:r>
    </w:p>
    <w:p w14:paraId="14C25A14" w14:textId="77777777" w:rsidR="00DF025D" w:rsidRPr="00DF025D" w:rsidRDefault="00DF025D" w:rsidP="00DF025D">
      <w:pPr>
        <w:pStyle w:val="EndNoteBibliography"/>
        <w:ind w:left="720" w:hanging="720"/>
      </w:pPr>
      <w:r w:rsidRPr="00DF025D">
        <w:t>Bhattacharya, A., and D. B. Dunson. 2011. Sparse Bayesian infinite factor models. Biometrika:291-306.</w:t>
      </w:r>
    </w:p>
    <w:p w14:paraId="3575C620" w14:textId="77777777" w:rsidR="00DF025D" w:rsidRPr="00DF025D" w:rsidRDefault="00DF025D" w:rsidP="00DF025D">
      <w:pPr>
        <w:pStyle w:val="EndNoteBibliography"/>
        <w:ind w:left="720" w:hanging="720"/>
      </w:pPr>
      <w:r w:rsidRPr="00DF025D">
        <w:t xml:space="preserve">Brezger, A., T. Kneib, and S. Lang. 2005. BayesX: analyzing Bayesian structural additive regression models. Journal of Statistical Software </w:t>
      </w:r>
      <w:r w:rsidRPr="00DF025D">
        <w:rPr>
          <w:b/>
        </w:rPr>
        <w:t>14</w:t>
      </w:r>
      <w:r w:rsidRPr="00DF025D">
        <w:t>:1-22.</w:t>
      </w:r>
    </w:p>
    <w:p w14:paraId="1934D7EE" w14:textId="77777777" w:rsidR="00DF025D" w:rsidRPr="00DF025D" w:rsidRDefault="00DF025D" w:rsidP="00DF025D">
      <w:pPr>
        <w:pStyle w:val="EndNoteBibliography"/>
        <w:ind w:left="720" w:hanging="720"/>
      </w:pPr>
      <w:r w:rsidRPr="00DF025D">
        <w:t xml:space="preserve">Bürkner, P.-C. 2017. brms: An R package for Bayesian multilevel models using Stan. Journal of Statistical Software </w:t>
      </w:r>
      <w:r w:rsidRPr="00DF025D">
        <w:rPr>
          <w:b/>
        </w:rPr>
        <w:t>80</w:t>
      </w:r>
      <w:r w:rsidRPr="00DF025D">
        <w:t>:1-28.</w:t>
      </w:r>
    </w:p>
    <w:p w14:paraId="60DC5471" w14:textId="77777777" w:rsidR="00DF025D" w:rsidRPr="00DF025D" w:rsidRDefault="00DF025D" w:rsidP="00DF025D">
      <w:pPr>
        <w:pStyle w:val="EndNoteBibliography"/>
        <w:ind w:left="720" w:hanging="720"/>
      </w:pPr>
      <w:r w:rsidRPr="00DF025D">
        <w:t xml:space="preserve">Camara, A. J. A., G. C. Franco, V. A. Reisen, and P. Bondon. 2021. Generalized additive model for count time series: An application to quantify the impact of air pollutants on human health. Pesquisa Operacional </w:t>
      </w:r>
      <w:r w:rsidRPr="00DF025D">
        <w:rPr>
          <w:b/>
        </w:rPr>
        <w:t>41</w:t>
      </w:r>
      <w:r w:rsidRPr="00DF025D">
        <w:t>.</w:t>
      </w:r>
    </w:p>
    <w:p w14:paraId="40BC5E0F" w14:textId="77777777" w:rsidR="00DF025D" w:rsidRPr="00DF025D" w:rsidRDefault="00DF025D" w:rsidP="00DF025D">
      <w:pPr>
        <w:pStyle w:val="EndNoteBibliography"/>
        <w:ind w:left="720" w:hanging="720"/>
      </w:pPr>
      <w:r w:rsidRPr="00DF025D">
        <w:t xml:space="preserve">Carpenter, B., A. Gelman, M. D. Hoffman, D. Lee, B. Goodrich, M. Betancourt, M. Brubaker, J. Guo, P. Li, and A. Riddell. 2017. Stan: A probabilistic programming language. Journal of Statistical Software </w:t>
      </w:r>
      <w:r w:rsidRPr="00DF025D">
        <w:rPr>
          <w:b/>
        </w:rPr>
        <w:t>76</w:t>
      </w:r>
      <w:r w:rsidRPr="00DF025D">
        <w:t>.</w:t>
      </w:r>
    </w:p>
    <w:p w14:paraId="3E6901B6" w14:textId="77777777" w:rsidR="00DF025D" w:rsidRPr="00DF025D" w:rsidRDefault="00DF025D" w:rsidP="00DF025D">
      <w:pPr>
        <w:pStyle w:val="EndNoteBibliography"/>
        <w:ind w:left="720" w:hanging="720"/>
      </w:pPr>
      <w:r w:rsidRPr="00DF025D">
        <w:t xml:space="preserve">Carrasco, M., and X. Chen. 2002. Mixing and moment properties of various GARCH and stochastic volatility models. Econometric Theory </w:t>
      </w:r>
      <w:r w:rsidRPr="00DF025D">
        <w:rPr>
          <w:b/>
        </w:rPr>
        <w:t>18</w:t>
      </w:r>
      <w:r w:rsidRPr="00DF025D">
        <w:t>:17-39.</w:t>
      </w:r>
    </w:p>
    <w:p w14:paraId="33008F81" w14:textId="77777777" w:rsidR="00DF025D" w:rsidRPr="00DF025D" w:rsidRDefault="00DF025D" w:rsidP="00DF025D">
      <w:pPr>
        <w:pStyle w:val="EndNoteBibliography"/>
        <w:ind w:left="720" w:hanging="720"/>
      </w:pPr>
      <w:r w:rsidRPr="00DF025D">
        <w:t xml:space="preserve">Choler, P., R. Michalet, and R. M. Callaway. 2001. Facilitation and competition on gradients in alpine plant communities. Ecology </w:t>
      </w:r>
      <w:r w:rsidRPr="00DF025D">
        <w:rPr>
          <w:b/>
        </w:rPr>
        <w:t>82</w:t>
      </w:r>
      <w:r w:rsidRPr="00DF025D">
        <w:t>:3295-3308.</w:t>
      </w:r>
    </w:p>
    <w:p w14:paraId="7D258C79" w14:textId="77777777" w:rsidR="00DF025D" w:rsidRPr="00DF025D" w:rsidRDefault="00DF025D" w:rsidP="00DF025D">
      <w:pPr>
        <w:pStyle w:val="EndNoteBibliography"/>
        <w:ind w:left="720" w:hanging="720"/>
      </w:pPr>
      <w:r w:rsidRPr="00DF025D">
        <w:t xml:space="preserve">Clark, D. D. 1995. Lower temperature limits for activity of several Ixodid ticks (Acari: Ixodidae): effects of body size and rate of temperature change. Journal of Medical Entomology </w:t>
      </w:r>
      <w:r w:rsidRPr="00DF025D">
        <w:rPr>
          <w:b/>
        </w:rPr>
        <w:t>32</w:t>
      </w:r>
      <w:r w:rsidRPr="00DF025D">
        <w:t>:449-452.</w:t>
      </w:r>
    </w:p>
    <w:p w14:paraId="19F1CD2C" w14:textId="77777777" w:rsidR="00DF025D" w:rsidRPr="00DF025D" w:rsidRDefault="00DF025D" w:rsidP="00DF025D">
      <w:pPr>
        <w:pStyle w:val="EndNoteBibliography"/>
        <w:ind w:left="720" w:hanging="720"/>
      </w:pPr>
      <w:r w:rsidRPr="00DF025D">
        <w:t>Clark, N. J., J. T. Kerry, and C. I. Fraser. 2020. Rapid winter warming could disrupt coastal marine fish community structure. Nature Climate Change:DOI: 10.1038/s41558-41020-40838-41555.</w:t>
      </w:r>
    </w:p>
    <w:p w14:paraId="525DB14F" w14:textId="77777777" w:rsidR="00DF025D" w:rsidRPr="00DF025D" w:rsidRDefault="00DF025D" w:rsidP="00DF025D">
      <w:pPr>
        <w:pStyle w:val="EndNoteBibliography"/>
        <w:ind w:left="720" w:hanging="720"/>
      </w:pPr>
      <w:r w:rsidRPr="00DF025D">
        <w:t xml:space="preserve">De Stefani, J., Y.-A. Le Borgne, O. Caelen, D. Hattab, and G. Bontempi. 2019. Batch and incremental dynamic factor machine learning for multivariate and multi-step-ahead forecasting. International Journal of Data Science and Analytics </w:t>
      </w:r>
      <w:r w:rsidRPr="00DF025D">
        <w:rPr>
          <w:b/>
        </w:rPr>
        <w:t>7</w:t>
      </w:r>
      <w:r w:rsidRPr="00DF025D">
        <w:t>:311-329.</w:t>
      </w:r>
    </w:p>
    <w:p w14:paraId="03458B02" w14:textId="77777777" w:rsidR="00DF025D" w:rsidRPr="00DF025D" w:rsidRDefault="00DF025D" w:rsidP="00DF025D">
      <w:pPr>
        <w:pStyle w:val="EndNoteBibliography"/>
        <w:ind w:left="720" w:hanging="720"/>
      </w:pPr>
      <w:r w:rsidRPr="00DF025D">
        <w:t xml:space="preserve">Dietze, M. C. 2017. Prediction in ecology: a first-principles framework. Ecological Applications </w:t>
      </w:r>
      <w:r w:rsidRPr="00DF025D">
        <w:rPr>
          <w:b/>
        </w:rPr>
        <w:t>27</w:t>
      </w:r>
      <w:r w:rsidRPr="00DF025D">
        <w:t>:2048-2060.</w:t>
      </w:r>
    </w:p>
    <w:p w14:paraId="4F1505FB" w14:textId="77777777" w:rsidR="00DF025D" w:rsidRPr="00DF025D" w:rsidRDefault="00DF025D" w:rsidP="00DF025D">
      <w:pPr>
        <w:pStyle w:val="EndNoteBibliography"/>
        <w:ind w:left="720" w:hanging="720"/>
      </w:pPr>
      <w:r w:rsidRPr="00DF025D">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DF025D">
        <w:rPr>
          <w:b/>
        </w:rPr>
        <w:t>115</w:t>
      </w:r>
      <w:r w:rsidRPr="00DF025D">
        <w:t>:1424-1432.</w:t>
      </w:r>
    </w:p>
    <w:p w14:paraId="11225920" w14:textId="77777777" w:rsidR="00DF025D" w:rsidRPr="00DF025D" w:rsidRDefault="00DF025D" w:rsidP="00DF025D">
      <w:pPr>
        <w:pStyle w:val="EndNoteBibliography"/>
        <w:ind w:left="720" w:hanging="720"/>
      </w:pPr>
      <w:r w:rsidRPr="00DF025D">
        <w:t xml:space="preserve">Dunn, P. K., and G. K. Smyth. 1996. Randomized quantile residuals. Journal of Computational and Graphical Statistics </w:t>
      </w:r>
      <w:r w:rsidRPr="00DF025D">
        <w:rPr>
          <w:b/>
        </w:rPr>
        <w:t>5</w:t>
      </w:r>
      <w:r w:rsidRPr="00DF025D">
        <w:t>:236-244.</w:t>
      </w:r>
    </w:p>
    <w:p w14:paraId="3EC4E8B2" w14:textId="77777777" w:rsidR="00DF025D" w:rsidRPr="00DF025D" w:rsidRDefault="00DF025D" w:rsidP="00DF025D">
      <w:pPr>
        <w:pStyle w:val="EndNoteBibliography"/>
        <w:ind w:left="720" w:hanging="720"/>
      </w:pPr>
      <w:r w:rsidRPr="00DF025D">
        <w:t>Durbin, J., and S. J. Koopman. 2012. Time series analysis by state space methods. OUP Oxford.</w:t>
      </w:r>
    </w:p>
    <w:p w14:paraId="6E770211" w14:textId="77777777" w:rsidR="00DF025D" w:rsidRPr="00DF025D" w:rsidRDefault="00DF025D" w:rsidP="00DF025D">
      <w:pPr>
        <w:pStyle w:val="EndNoteBibliography"/>
        <w:ind w:left="720" w:hanging="720"/>
      </w:pPr>
      <w:r w:rsidRPr="00DF025D">
        <w:lastRenderedPageBreak/>
        <w:t xml:space="preserve">Elith, J., M. Kearney, and S. Phillips. 2010. The art of modelling range‐shifting species. Methods in Ecology and Evolution </w:t>
      </w:r>
      <w:r w:rsidRPr="00DF025D">
        <w:rPr>
          <w:b/>
        </w:rPr>
        <w:t>1</w:t>
      </w:r>
      <w:r w:rsidRPr="00DF025D">
        <w:t>:330-342.</w:t>
      </w:r>
    </w:p>
    <w:p w14:paraId="6148AF42" w14:textId="77777777" w:rsidR="00DF025D" w:rsidRPr="00DF025D" w:rsidRDefault="00DF025D" w:rsidP="00DF025D">
      <w:pPr>
        <w:pStyle w:val="EndNoteBibliography"/>
        <w:ind w:left="720" w:hanging="720"/>
      </w:pPr>
      <w:r w:rsidRPr="00DF025D">
        <w:t xml:space="preserve">Fox, E., M. Jordan, E. Sudderth, and A. Willsky. 2009. Sharing features among dynamical systems with beta processes. Advances in neural information processing systems </w:t>
      </w:r>
      <w:r w:rsidRPr="00DF025D">
        <w:rPr>
          <w:b/>
        </w:rPr>
        <w:t>22</w:t>
      </w:r>
      <w:r w:rsidRPr="00DF025D">
        <w:t>:549-557.</w:t>
      </w:r>
    </w:p>
    <w:p w14:paraId="72D1C4C7" w14:textId="77777777" w:rsidR="00DF025D" w:rsidRPr="00DF025D" w:rsidRDefault="00DF025D" w:rsidP="00DF025D">
      <w:pPr>
        <w:pStyle w:val="EndNoteBibliography"/>
        <w:ind w:left="720" w:hanging="720"/>
      </w:pPr>
      <w:r w:rsidRPr="00DF025D">
        <w:t xml:space="preserve">Fox, E. B., E. B. Sudderth, M. I. Jordan, and A. S. Willsky. 2010. Bayesian nonparametric methods for learning Markov switching processes. IEEE Signal Processing Magazine </w:t>
      </w:r>
      <w:r w:rsidRPr="00DF025D">
        <w:rPr>
          <w:b/>
        </w:rPr>
        <w:t>27</w:t>
      </w:r>
      <w:r w:rsidRPr="00DF025D">
        <w:t>:43-54.</w:t>
      </w:r>
    </w:p>
    <w:p w14:paraId="6125CBD9" w14:textId="77777777" w:rsidR="00DF025D" w:rsidRPr="00DF025D" w:rsidRDefault="00DF025D" w:rsidP="00DF025D">
      <w:pPr>
        <w:pStyle w:val="EndNoteBibliography"/>
        <w:ind w:left="720" w:hanging="720"/>
      </w:pPr>
      <w:r w:rsidRPr="00DF025D">
        <w:t xml:space="preserve">Gabry, J., D. Simpson, A. Vehtari, M. Betancourt, and A. Gelman. 2019. Visualization in Bayesian workflow. Journal of the Royal Statistical Society: Series A (Statistics in Society) </w:t>
      </w:r>
      <w:r w:rsidRPr="00DF025D">
        <w:rPr>
          <w:b/>
        </w:rPr>
        <w:t>182</w:t>
      </w:r>
      <w:r w:rsidRPr="00DF025D">
        <w:t>:389-402.</w:t>
      </w:r>
    </w:p>
    <w:p w14:paraId="0056FB4B" w14:textId="77777777" w:rsidR="00DF025D" w:rsidRPr="00DF025D" w:rsidRDefault="00DF025D" w:rsidP="00DF025D">
      <w:pPr>
        <w:pStyle w:val="EndNoteBibliography"/>
        <w:ind w:left="720" w:hanging="720"/>
      </w:pPr>
      <w:r w:rsidRPr="00DF025D">
        <w:t xml:space="preserve">Gasparrini, A. 2011. Distributed lag linear and non-linear models in R: the package dlnm. Journal of Statistical Software </w:t>
      </w:r>
      <w:r w:rsidRPr="00DF025D">
        <w:rPr>
          <w:b/>
        </w:rPr>
        <w:t>43</w:t>
      </w:r>
      <w:r w:rsidRPr="00DF025D">
        <w:t>:1.</w:t>
      </w:r>
    </w:p>
    <w:p w14:paraId="3F51822F" w14:textId="77777777" w:rsidR="00DF025D" w:rsidRPr="00DF025D" w:rsidRDefault="00DF025D" w:rsidP="00DF025D">
      <w:pPr>
        <w:pStyle w:val="EndNoteBibliography"/>
        <w:ind w:left="720" w:hanging="720"/>
      </w:pPr>
      <w:r w:rsidRPr="00DF025D">
        <w:t>Gelman, A., J. Carlin, H. Stern, D. Dunson, A. Vehtari, and D. B. Rubin. 2017. Bayesian Data Analysis. Third edition. CRC Press, Boca Raton.</w:t>
      </w:r>
    </w:p>
    <w:p w14:paraId="1B5FF9CF" w14:textId="77777777" w:rsidR="00DF025D" w:rsidRPr="00DF025D" w:rsidRDefault="00DF025D" w:rsidP="00DF025D">
      <w:pPr>
        <w:pStyle w:val="EndNoteBibliography"/>
        <w:ind w:left="720" w:hanging="720"/>
      </w:pPr>
      <w:r w:rsidRPr="00DF025D">
        <w:t>Gelman, A., and D. B. Rubin. 1992. Inference from iterative simulation using multiple sequences. Statistical Science:457-472.</w:t>
      </w:r>
    </w:p>
    <w:p w14:paraId="1C5C1FE9" w14:textId="77777777" w:rsidR="00DF025D" w:rsidRPr="00DF025D" w:rsidRDefault="00DF025D" w:rsidP="00DF025D">
      <w:pPr>
        <w:pStyle w:val="EndNoteBibliography"/>
        <w:ind w:left="720" w:hanging="720"/>
      </w:pPr>
      <w:r w:rsidRPr="00DF025D">
        <w:t>Gelman, A., A. Vehtari, D. Simpson, C. C. Margossian, B. Carpenter, Y. Yao, L. Kennedy, J. Gabry, P.-C. Bürkner, and M. Modrák. 2020. Bayesian workflow. arXiv preprint arXiv:2011.01808.</w:t>
      </w:r>
    </w:p>
    <w:p w14:paraId="3D52F49B" w14:textId="77777777" w:rsidR="00DF025D" w:rsidRPr="00DF025D" w:rsidRDefault="00DF025D" w:rsidP="00DF025D">
      <w:pPr>
        <w:pStyle w:val="EndNoteBibliography"/>
        <w:ind w:left="720" w:hanging="720"/>
      </w:pPr>
      <w:r w:rsidRPr="00DF025D">
        <w:t xml:space="preserve">Gneiting, T., and A. E. Raftery. 2007. Strictly proper scoring rules, prediction, and estimation. Journal of the American Statistical Association </w:t>
      </w:r>
      <w:r w:rsidRPr="00DF025D">
        <w:rPr>
          <w:b/>
        </w:rPr>
        <w:t>102</w:t>
      </w:r>
      <w:r w:rsidRPr="00DF025D">
        <w:t>:359-378.</w:t>
      </w:r>
    </w:p>
    <w:p w14:paraId="63122E6C" w14:textId="77777777" w:rsidR="00DF025D" w:rsidRPr="00DF025D" w:rsidRDefault="00DF025D" w:rsidP="00DF025D">
      <w:pPr>
        <w:pStyle w:val="EndNoteBibliography"/>
        <w:ind w:left="720" w:hanging="720"/>
      </w:pPr>
      <w:r w:rsidRPr="00DF025D">
        <w:t xml:space="preserve">Guisan, A., T. C. Edwards Jr, and T. Hastie. 2002. Generalized linear and generalized additive models in studies of species distributions: setting the scene. Ecological Modelling </w:t>
      </w:r>
      <w:r w:rsidRPr="00DF025D">
        <w:rPr>
          <w:b/>
        </w:rPr>
        <w:t>157</w:t>
      </w:r>
      <w:r w:rsidRPr="00DF025D">
        <w:t>:89-100.</w:t>
      </w:r>
    </w:p>
    <w:p w14:paraId="4BD7A5F2" w14:textId="77777777" w:rsidR="00DF025D" w:rsidRPr="00DF025D" w:rsidRDefault="00DF025D" w:rsidP="00DF025D">
      <w:pPr>
        <w:pStyle w:val="EndNoteBibliography"/>
        <w:ind w:left="720" w:hanging="720"/>
      </w:pPr>
      <w:r w:rsidRPr="00DF025D">
        <w:t>Hastie, T. J., and R. J. Tibshirani. 1990. Generalized additive models. Taylor &amp; Francis, New York.</w:t>
      </w:r>
    </w:p>
    <w:p w14:paraId="423D94FB" w14:textId="77777777" w:rsidR="00DF025D" w:rsidRPr="00DF025D" w:rsidRDefault="00DF025D" w:rsidP="00DF025D">
      <w:pPr>
        <w:pStyle w:val="EndNoteBibliography"/>
        <w:ind w:left="720" w:hanging="720"/>
      </w:pPr>
      <w:r w:rsidRPr="00DF025D">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0D7A916E" w14:textId="77777777" w:rsidR="00DF025D" w:rsidRPr="00DF025D" w:rsidRDefault="00DF025D" w:rsidP="00DF025D">
      <w:pPr>
        <w:pStyle w:val="EndNoteBibliography"/>
        <w:ind w:left="720" w:hanging="720"/>
      </w:pPr>
      <w:r w:rsidRPr="00DF025D">
        <w:t xml:space="preserve">Hughes, T. P., J. T. Kerry, A. H. Baird, S. R. Connolly, A. Dietzel, C. M. Eakin, S. F. Heron, A. S. Hoey, M. O. Hoogenboom, G. Liu, M. J. McWilliam, R. J. Pears, M. S. Pratchett, W. J. Skirving, J. S. Stella, and G. Torda. 2018. Global warming transforms coral reef assemblages. Nature </w:t>
      </w:r>
      <w:r w:rsidRPr="00DF025D">
        <w:rPr>
          <w:b/>
        </w:rPr>
        <w:t>556</w:t>
      </w:r>
      <w:r w:rsidRPr="00DF025D">
        <w:t>:492-496.</w:t>
      </w:r>
    </w:p>
    <w:p w14:paraId="107135FF" w14:textId="77777777" w:rsidR="00DF025D" w:rsidRPr="00DF025D" w:rsidRDefault="00DF025D" w:rsidP="00DF025D">
      <w:pPr>
        <w:pStyle w:val="EndNoteBibliography"/>
        <w:ind w:left="720" w:hanging="720"/>
      </w:pPr>
      <w:r w:rsidRPr="00DF025D">
        <w:t xml:space="preserve">Hui, F. K. 2016. boral–Bayesian ordination and regression analysis of multivariate abundance data in R. Methods in Ecology and Evolution </w:t>
      </w:r>
      <w:r w:rsidRPr="00DF025D">
        <w:rPr>
          <w:b/>
        </w:rPr>
        <w:t>7</w:t>
      </w:r>
      <w:r w:rsidRPr="00DF025D">
        <w:t>:744-750.</w:t>
      </w:r>
    </w:p>
    <w:p w14:paraId="12D14EE7" w14:textId="77777777" w:rsidR="00DF025D" w:rsidRPr="00DF025D" w:rsidRDefault="00DF025D" w:rsidP="00DF025D">
      <w:pPr>
        <w:pStyle w:val="EndNoteBibliography"/>
        <w:ind w:left="720" w:hanging="720"/>
      </w:pPr>
      <w:r w:rsidRPr="00DF025D">
        <w:t>Hyndman, R. J., and G. Athanasopoulos. 2018. Forecasting: principles and practice. OTexts.</w:t>
      </w:r>
    </w:p>
    <w:p w14:paraId="19ACC1F9" w14:textId="77777777" w:rsidR="00DF025D" w:rsidRPr="00DF025D" w:rsidRDefault="00DF025D" w:rsidP="00DF025D">
      <w:pPr>
        <w:pStyle w:val="EndNoteBibliography"/>
        <w:ind w:left="720" w:hanging="720"/>
      </w:pPr>
      <w:r w:rsidRPr="00DF025D">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6FF908CE" w14:textId="77777777" w:rsidR="00DF025D" w:rsidRPr="00DF025D" w:rsidRDefault="00DF025D" w:rsidP="00DF025D">
      <w:pPr>
        <w:pStyle w:val="EndNoteBibliography"/>
        <w:ind w:left="720" w:hanging="720"/>
      </w:pPr>
      <w:r w:rsidRPr="00DF025D">
        <w:t xml:space="preserve">Kaplan, I. C., G. D. Williams, N. A. Bond, A. J. Hermann, and S. A. Siedlecki. 2016. Cloudy with a chance of sardines: forecasting sardine distributions using regional climate models. Fisheries Oceanography </w:t>
      </w:r>
      <w:r w:rsidRPr="00DF025D">
        <w:rPr>
          <w:b/>
        </w:rPr>
        <w:t>25</w:t>
      </w:r>
      <w:r w:rsidRPr="00DF025D">
        <w:t>:15-27.</w:t>
      </w:r>
    </w:p>
    <w:p w14:paraId="7011BADE" w14:textId="77777777" w:rsidR="00DF025D" w:rsidRPr="00DF025D" w:rsidRDefault="00DF025D" w:rsidP="00DF025D">
      <w:pPr>
        <w:pStyle w:val="EndNoteBibliography"/>
        <w:ind w:left="720" w:hanging="720"/>
      </w:pPr>
      <w:r w:rsidRPr="00DF025D">
        <w:lastRenderedPageBreak/>
        <w:t xml:space="preserve">Kennedy, C. M., J. R. Oakleaf, D. M. Theobald, S. Baruch‐Mordo, and J. Kiesecker. 2019. Managing the middle: A shift in conservation priorities based on the global human modification gradient. Global Change Biology </w:t>
      </w:r>
      <w:r w:rsidRPr="00DF025D">
        <w:rPr>
          <w:b/>
        </w:rPr>
        <w:t>25</w:t>
      </w:r>
      <w:r w:rsidRPr="00DF025D">
        <w:t>:811-826.</w:t>
      </w:r>
    </w:p>
    <w:p w14:paraId="339637D7" w14:textId="77777777" w:rsidR="00DF025D" w:rsidRPr="00DF025D" w:rsidRDefault="00DF025D" w:rsidP="00DF025D">
      <w:pPr>
        <w:pStyle w:val="EndNoteBibliography"/>
        <w:ind w:left="720" w:hanging="720"/>
      </w:pPr>
      <w:r w:rsidRPr="00DF025D">
        <w:t xml:space="preserve">Knape, J. 2016. Decomposing trends in Swedish bird populations using generalized additive mixed models. Journal of Applied Ecology </w:t>
      </w:r>
      <w:r w:rsidRPr="00DF025D">
        <w:rPr>
          <w:b/>
        </w:rPr>
        <w:t>53</w:t>
      </w:r>
      <w:r w:rsidRPr="00DF025D">
        <w:t>:1852-1861.</w:t>
      </w:r>
    </w:p>
    <w:p w14:paraId="28B657A0" w14:textId="77777777" w:rsidR="00DF025D" w:rsidRPr="00DF025D" w:rsidRDefault="00DF025D" w:rsidP="00DF025D">
      <w:pPr>
        <w:pStyle w:val="EndNoteBibliography"/>
        <w:ind w:left="720" w:hanging="720"/>
      </w:pPr>
      <w:r w:rsidRPr="00DF025D">
        <w:t xml:space="preserve">Koolhof, I. S., S. M. Firestone, S. Bettiol, M. Charleston, K. B. Gibney, P. J. Neville, A. Jardine, and S. Carver. 2021. Optimising predictive modelling of Ross River virus using meteorological variables. PLoS Neglected Tropical Diseases </w:t>
      </w:r>
      <w:r w:rsidRPr="00DF025D">
        <w:rPr>
          <w:b/>
        </w:rPr>
        <w:t>15</w:t>
      </w:r>
      <w:r w:rsidRPr="00DF025D">
        <w:t>:e0009252.</w:t>
      </w:r>
    </w:p>
    <w:p w14:paraId="1A044C95" w14:textId="77777777" w:rsidR="00DF025D" w:rsidRPr="00DF025D" w:rsidRDefault="00DF025D" w:rsidP="00DF025D">
      <w:pPr>
        <w:pStyle w:val="EndNoteBibliography"/>
        <w:ind w:left="720" w:hanging="720"/>
      </w:pPr>
      <w:r w:rsidRPr="00DF025D">
        <w:t xml:space="preserve">Kowal, D. R., and A. Canale. 2020. Simultaneous transformation and rounding (STAR) models for integer-valued data. Electronic Journal of Statistics </w:t>
      </w:r>
      <w:r w:rsidRPr="00DF025D">
        <w:rPr>
          <w:b/>
        </w:rPr>
        <w:t>14</w:t>
      </w:r>
      <w:r w:rsidRPr="00DF025D">
        <w:t>:1744-1772.</w:t>
      </w:r>
    </w:p>
    <w:p w14:paraId="3BC21CC4" w14:textId="77777777" w:rsidR="00DF025D" w:rsidRPr="00DF025D" w:rsidRDefault="00DF025D" w:rsidP="00DF025D">
      <w:pPr>
        <w:pStyle w:val="EndNoteBibliography"/>
        <w:ind w:left="720" w:hanging="720"/>
      </w:pPr>
      <w:r w:rsidRPr="00DF025D">
        <w:t xml:space="preserve">Letten, A. D., D. A. Keith, M. G. Tozer, and F. K. Hui. 2015. Fine‐scale hydrological niche differentiation through the lens of multi‐species co‐occurrence models. Journal of Ecology </w:t>
      </w:r>
      <w:r w:rsidRPr="00DF025D">
        <w:rPr>
          <w:b/>
        </w:rPr>
        <w:t>103</w:t>
      </w:r>
      <w:r w:rsidRPr="00DF025D">
        <w:t>:1264-1275.</w:t>
      </w:r>
    </w:p>
    <w:p w14:paraId="5A84F8F6" w14:textId="77777777" w:rsidR="00DF025D" w:rsidRPr="00DF025D" w:rsidRDefault="00DF025D" w:rsidP="00DF025D">
      <w:pPr>
        <w:pStyle w:val="EndNoteBibliography"/>
        <w:ind w:left="720" w:hanging="720"/>
      </w:pPr>
      <w:r w:rsidRPr="00DF025D">
        <w:t xml:space="preserve">Levin, S. A. 1998. Ecosystems and the biosphere as complex adaptive systems. Ecosystems </w:t>
      </w:r>
      <w:r w:rsidRPr="00DF025D">
        <w:rPr>
          <w:b/>
        </w:rPr>
        <w:t>1</w:t>
      </w:r>
      <w:r w:rsidRPr="00DF025D">
        <w:t>:431-436.</w:t>
      </w:r>
    </w:p>
    <w:p w14:paraId="25CF5345" w14:textId="77777777" w:rsidR="00DF025D" w:rsidRPr="00DF025D" w:rsidRDefault="00DF025D" w:rsidP="00DF025D">
      <w:pPr>
        <w:pStyle w:val="EndNoteBibliography"/>
        <w:ind w:left="720" w:hanging="720"/>
      </w:pPr>
      <w:r w:rsidRPr="00DF025D">
        <w:t xml:space="preserve">Lindén, A., and S. Mäntyniemi. 2011. Using the negative binomial distribution to model overdispersion in ecological count data. Ecology </w:t>
      </w:r>
      <w:r w:rsidRPr="00DF025D">
        <w:rPr>
          <w:b/>
        </w:rPr>
        <w:t>92</w:t>
      </w:r>
      <w:r w:rsidRPr="00DF025D">
        <w:t>:1414-1421.</w:t>
      </w:r>
    </w:p>
    <w:p w14:paraId="415C42DC" w14:textId="77777777" w:rsidR="00DF025D" w:rsidRPr="00DF025D" w:rsidRDefault="00DF025D" w:rsidP="00DF025D">
      <w:pPr>
        <w:pStyle w:val="EndNoteBibliography"/>
        <w:ind w:left="720" w:hanging="720"/>
      </w:pPr>
      <w:r w:rsidRPr="00DF025D">
        <w:t xml:space="preserve">Makridakis, S., E. Spiliotis, and V. Assimakopoulos. 2018. The M4 Competition: Results, findings, conclusion and way forward. International Journal of Forecasting </w:t>
      </w:r>
      <w:r w:rsidRPr="00DF025D">
        <w:rPr>
          <w:b/>
        </w:rPr>
        <w:t>34</w:t>
      </w:r>
      <w:r w:rsidRPr="00DF025D">
        <w:t>:802-808.</w:t>
      </w:r>
    </w:p>
    <w:p w14:paraId="6F568F25" w14:textId="77777777" w:rsidR="00DF025D" w:rsidRPr="00DF025D" w:rsidRDefault="00DF025D" w:rsidP="00DF025D">
      <w:pPr>
        <w:pStyle w:val="EndNoteBibliography"/>
        <w:ind w:left="720" w:hanging="720"/>
      </w:pPr>
      <w:r w:rsidRPr="00DF025D">
        <w:t>Makridakis, S., E. Spiliotis, and V. Assimakopoulos. 2020. The M5 accuracy competition: Results, findings and conclusions. International Journal of Forecasting.</w:t>
      </w:r>
    </w:p>
    <w:p w14:paraId="7D4AA417" w14:textId="77777777" w:rsidR="00DF025D" w:rsidRPr="00DF025D" w:rsidRDefault="00DF025D" w:rsidP="00DF025D">
      <w:pPr>
        <w:pStyle w:val="EndNoteBibliography"/>
        <w:ind w:left="720" w:hanging="720"/>
      </w:pPr>
      <w:r w:rsidRPr="00DF025D">
        <w:t xml:space="preserve">Malick, M. J., S. A. Siedlecki, E. L. Norton, I. C. Kaplan, M. A. Haltuch, M. E. Hunsicker, S. L. Parker-Stetter, K. N. Marshall, A. M. Berger, and A. J. Hermann. 2020. Environmentally driven seasonal forecasts of Pacific hake distribution. Frontiers in Marine Science </w:t>
      </w:r>
      <w:r w:rsidRPr="00DF025D">
        <w:rPr>
          <w:b/>
        </w:rPr>
        <w:t>7</w:t>
      </w:r>
      <w:r w:rsidRPr="00DF025D">
        <w:t>:844.</w:t>
      </w:r>
    </w:p>
    <w:p w14:paraId="345254C1" w14:textId="77777777" w:rsidR="00DF025D" w:rsidRPr="00DF025D" w:rsidRDefault="00DF025D" w:rsidP="00DF025D">
      <w:pPr>
        <w:pStyle w:val="EndNoteBibliography"/>
        <w:ind w:left="720" w:hanging="720"/>
      </w:pPr>
      <w:r w:rsidRPr="00DF025D">
        <w:t xml:space="preserve">Marra, G., and S. N. Wood. 2011. Practical variable selection for generalized additive models. Computational Statistics &amp; Data Analysis </w:t>
      </w:r>
      <w:r w:rsidRPr="00DF025D">
        <w:rPr>
          <w:b/>
        </w:rPr>
        <w:t>55</w:t>
      </w:r>
      <w:r w:rsidRPr="00DF025D">
        <w:t>:2372-2387.</w:t>
      </w:r>
    </w:p>
    <w:p w14:paraId="50517136" w14:textId="77777777" w:rsidR="00DF025D" w:rsidRPr="00DF025D" w:rsidRDefault="00DF025D" w:rsidP="00DF025D">
      <w:pPr>
        <w:pStyle w:val="EndNoteBibliography"/>
        <w:ind w:left="720" w:hanging="720"/>
      </w:pPr>
      <w:r w:rsidRPr="00DF025D">
        <w:t xml:space="preserve">Massoud, E. C., J. Huisman, E. Benincà, M. C. Dietze, W. Bouten, and J. A. Vrugt. 2018. Probing the limits of predictability: data assimilation of chaotic dynamics in complex food webs. Ecology Letters </w:t>
      </w:r>
      <w:r w:rsidRPr="00DF025D">
        <w:rPr>
          <w:b/>
        </w:rPr>
        <w:t>21</w:t>
      </w:r>
      <w:r w:rsidRPr="00DF025D">
        <w:t>:93-103.</w:t>
      </w:r>
    </w:p>
    <w:p w14:paraId="0D0B9984" w14:textId="77777777" w:rsidR="00DF025D" w:rsidRPr="00DF025D" w:rsidRDefault="00DF025D" w:rsidP="00DF025D">
      <w:pPr>
        <w:pStyle w:val="EndNoteBibliography"/>
        <w:ind w:left="720" w:hanging="720"/>
      </w:pPr>
      <w:r w:rsidRPr="00DF025D">
        <w:t>Miller, D. L. 2019. Bayesian views of generalized additive modelling. arXiv preprint arXiv:1902.01330.</w:t>
      </w:r>
    </w:p>
    <w:p w14:paraId="3A06851C" w14:textId="5A900CB7" w:rsidR="00DF025D" w:rsidRPr="00DF025D" w:rsidRDefault="00DF025D" w:rsidP="00DF025D">
      <w:pPr>
        <w:pStyle w:val="EndNoteBibliography"/>
        <w:ind w:left="720" w:hanging="720"/>
      </w:pPr>
      <w:r w:rsidRPr="00DF025D">
        <w:t xml:space="preserve">National Ecological Observatory Network. 2022. Ticks sampled using drag cloths (DP1.10093.001). National Ecological Observatory Network (NEON). Dataset accessed from </w:t>
      </w:r>
      <w:hyperlink r:id="rId13" w:history="1">
        <w:r w:rsidRPr="00DF025D">
          <w:rPr>
            <w:rStyle w:val="Hyperlink"/>
          </w:rPr>
          <w:t>https://data.neonscience.org</w:t>
        </w:r>
      </w:hyperlink>
      <w:r w:rsidRPr="00DF025D">
        <w:t xml:space="preserve"> on Feb 1, 2022.</w:t>
      </w:r>
    </w:p>
    <w:p w14:paraId="6EC1697A" w14:textId="77777777" w:rsidR="00DF025D" w:rsidRPr="00DF025D" w:rsidRDefault="00DF025D" w:rsidP="00DF025D">
      <w:pPr>
        <w:pStyle w:val="EndNoteBibliography"/>
        <w:ind w:left="720" w:hanging="720"/>
      </w:pPr>
      <w:r w:rsidRPr="00DF025D">
        <w:t xml:space="preserve">Ovaskainen, O., G. Tikhonov, A. Norberg, F. Guillaume Blanchet, L. Duan, D. Dunson, T. Roslin, and N. Abrego. 2017. How to make more out of community data? A conceptual framework and its implementation as models and software. Ecology Letters </w:t>
      </w:r>
      <w:r w:rsidRPr="00DF025D">
        <w:rPr>
          <w:b/>
        </w:rPr>
        <w:t>20</w:t>
      </w:r>
      <w:r w:rsidRPr="00DF025D">
        <w:t>:561-576.</w:t>
      </w:r>
    </w:p>
    <w:p w14:paraId="30B6E90D" w14:textId="77777777" w:rsidR="00DF025D" w:rsidRPr="00DF025D" w:rsidRDefault="00DF025D" w:rsidP="00DF025D">
      <w:pPr>
        <w:pStyle w:val="EndNoteBibliography"/>
        <w:ind w:left="720" w:hanging="720"/>
      </w:pPr>
      <w:r w:rsidRPr="00DF025D">
        <w:t xml:space="preserve">Pedersen, E. J., D. L. Miller, G. L. Simpson, and N. Ross. 2019. Hierarchical generalized additive models in ecology: an introduction with mgcv. PeerJ </w:t>
      </w:r>
      <w:r w:rsidRPr="00DF025D">
        <w:rPr>
          <w:b/>
        </w:rPr>
        <w:t>7</w:t>
      </w:r>
      <w:r w:rsidRPr="00DF025D">
        <w:t>:e6876.</w:t>
      </w:r>
    </w:p>
    <w:p w14:paraId="3DD78A7F" w14:textId="77777777" w:rsidR="00DF025D" w:rsidRPr="00DF025D" w:rsidRDefault="00DF025D" w:rsidP="00DF025D">
      <w:pPr>
        <w:pStyle w:val="EndNoteBibliography"/>
        <w:ind w:left="720" w:hanging="720"/>
      </w:pPr>
      <w:r w:rsidRPr="00DF025D">
        <w:t xml:space="preserve">Plummer, M. 2003. JAGS: A program for analysis of Bayesian graphical models using Gibbs sampling. Page 125 </w:t>
      </w:r>
      <w:r w:rsidRPr="00DF025D">
        <w:rPr>
          <w:i/>
        </w:rPr>
        <w:t>in</w:t>
      </w:r>
      <w:r w:rsidRPr="00DF025D">
        <w:t xml:space="preserve"> Proceedings of the 3rd International Workshop on Distributed Statistical Computing. Technische Universit at Wien Wien, Austria.</w:t>
      </w:r>
    </w:p>
    <w:p w14:paraId="52D22A5E" w14:textId="77777777" w:rsidR="00DF025D" w:rsidRPr="00DF025D" w:rsidRDefault="00DF025D" w:rsidP="00DF025D">
      <w:pPr>
        <w:pStyle w:val="EndNoteBibliography"/>
        <w:ind w:left="720" w:hanging="720"/>
      </w:pPr>
      <w:r w:rsidRPr="00DF025D">
        <w:lastRenderedPageBreak/>
        <w:t>Riutort-Mayol, G., P.-C. Bürkner, M. R. Andersen, A. Solin, and A. Vehtari. 2020. Practical Hilbert space approximate Bayesian Gaussian processes for probabilistic programming. arXiv preprint arXiv:2004.11408.</w:t>
      </w:r>
    </w:p>
    <w:p w14:paraId="4F18157E" w14:textId="77777777" w:rsidR="00DF025D" w:rsidRPr="00DF025D" w:rsidRDefault="00DF025D" w:rsidP="00DF025D">
      <w:pPr>
        <w:pStyle w:val="EndNoteBibliography"/>
        <w:ind w:left="720" w:hanging="720"/>
      </w:pPr>
      <w:r w:rsidRPr="00DF025D">
        <w:t xml:space="preserve">Rochlin, I., and A. Toledo. 2020. Emerging tick-borne pathogens of public health importance: a mini-review. Journal of medical microbiology </w:t>
      </w:r>
      <w:r w:rsidRPr="00DF025D">
        <w:rPr>
          <w:b/>
        </w:rPr>
        <w:t>69</w:t>
      </w:r>
      <w:r w:rsidRPr="00DF025D">
        <w:t>:781.</w:t>
      </w:r>
    </w:p>
    <w:p w14:paraId="368953B6" w14:textId="77777777" w:rsidR="00DF025D" w:rsidRPr="00DF025D" w:rsidRDefault="00DF025D" w:rsidP="00DF025D">
      <w:pPr>
        <w:pStyle w:val="EndNoteBibliography"/>
        <w:ind w:left="720" w:hanging="720"/>
      </w:pPr>
      <w:r w:rsidRPr="00DF025D">
        <w:t xml:space="preserve">Schmidt, K. A., S. R. Dall, and J. A. Van Gils. 2010. The ecology of information: an overview on the ecological significance of making informed decisions. Oikos </w:t>
      </w:r>
      <w:r w:rsidRPr="00DF025D">
        <w:rPr>
          <w:b/>
        </w:rPr>
        <w:t>119</w:t>
      </w:r>
      <w:r w:rsidRPr="00DF025D">
        <w:t>:304-316.</w:t>
      </w:r>
    </w:p>
    <w:p w14:paraId="31AE7F12" w14:textId="77777777" w:rsidR="00DF025D" w:rsidRPr="00DF025D" w:rsidRDefault="00DF025D" w:rsidP="00DF025D">
      <w:pPr>
        <w:pStyle w:val="EndNoteBibliography"/>
        <w:ind w:left="720" w:hanging="720"/>
      </w:pPr>
      <w:r w:rsidRPr="00DF025D">
        <w:t xml:space="preserve">Simonis, J. L., E. P. White, and S. K. M. Ernest. 2021. Evaluating probabilistic ecological forecasts. Ecology </w:t>
      </w:r>
      <w:r w:rsidRPr="00DF025D">
        <w:rPr>
          <w:b/>
        </w:rPr>
        <w:t>102</w:t>
      </w:r>
      <w:r w:rsidRPr="00DF025D">
        <w:t>:e03431.</w:t>
      </w:r>
    </w:p>
    <w:p w14:paraId="54FA91A9" w14:textId="77777777" w:rsidR="00DF025D" w:rsidRPr="00DF025D" w:rsidRDefault="00DF025D" w:rsidP="00DF025D">
      <w:pPr>
        <w:pStyle w:val="EndNoteBibliography"/>
        <w:ind w:left="720" w:hanging="720"/>
      </w:pPr>
      <w:r w:rsidRPr="00DF025D">
        <w:t xml:space="preserve">Simpson, D., H. Rue, A. Riebler, T. G. Martins, and S. H. Sørbye. 2017. Penalising model component complexity: A principled, practical approach to constructing priors. Statistical Science </w:t>
      </w:r>
      <w:r w:rsidRPr="00DF025D">
        <w:rPr>
          <w:b/>
        </w:rPr>
        <w:t>32</w:t>
      </w:r>
      <w:r w:rsidRPr="00DF025D">
        <w:t>:1-28.</w:t>
      </w:r>
    </w:p>
    <w:p w14:paraId="03B81E31" w14:textId="77777777" w:rsidR="00DF025D" w:rsidRPr="00DF025D" w:rsidRDefault="00DF025D" w:rsidP="00DF025D">
      <w:pPr>
        <w:pStyle w:val="EndNoteBibliography"/>
        <w:ind w:left="720" w:hanging="720"/>
      </w:pPr>
      <w:r w:rsidRPr="00DF025D">
        <w:t xml:space="preserve">Simpson, G. L. 2018. Modelling palaeoecological time series using generalised additive models. Frontiers in Ecology and Evolution </w:t>
      </w:r>
      <w:r w:rsidRPr="00DF025D">
        <w:rPr>
          <w:b/>
        </w:rPr>
        <w:t>6</w:t>
      </w:r>
      <w:r w:rsidRPr="00DF025D">
        <w:t>:149.</w:t>
      </w:r>
    </w:p>
    <w:p w14:paraId="3827E898" w14:textId="77777777" w:rsidR="00DF025D" w:rsidRPr="00DF025D" w:rsidRDefault="00DF025D" w:rsidP="00DF025D">
      <w:pPr>
        <w:pStyle w:val="EndNoteBibliography"/>
        <w:ind w:left="720" w:hanging="720"/>
      </w:pPr>
      <w:r w:rsidRPr="00DF025D">
        <w:t xml:space="preserve">Spooner, F. E., R. G. Pearson, and R. Freeman. 2018. Rapid warming is associated with population decline among terrestrial birds and mammals globally. Global Change Biology </w:t>
      </w:r>
      <w:r w:rsidRPr="00DF025D">
        <w:rPr>
          <w:b/>
        </w:rPr>
        <w:t>24</w:t>
      </w:r>
      <w:r w:rsidRPr="00DF025D">
        <w:t>:4521-4531.</w:t>
      </w:r>
    </w:p>
    <w:p w14:paraId="7FC03784" w14:textId="77777777" w:rsidR="00DF025D" w:rsidRPr="00DF025D" w:rsidRDefault="00DF025D" w:rsidP="00DF025D">
      <w:pPr>
        <w:pStyle w:val="EndNoteBibliography"/>
        <w:ind w:left="720" w:hanging="720"/>
      </w:pPr>
      <w:r w:rsidRPr="00DF025D">
        <w:t xml:space="preserve">Springer, Y. P., D. Hoekman, P. T. Johnson, P. A. Duffy, R. A. Hufft, D. T. Barnett, B. F. Allan, B. R. Amman, C. M. Barker, and R. Barrera. 2016. Tick‐, mosquito‐, and rodent‐borne parasite sampling designs for the National Ecological Observatory Network. Ecosphere </w:t>
      </w:r>
      <w:r w:rsidRPr="00DF025D">
        <w:rPr>
          <w:b/>
        </w:rPr>
        <w:t>7</w:t>
      </w:r>
      <w:r w:rsidRPr="00DF025D">
        <w:t>:e01271.</w:t>
      </w:r>
    </w:p>
    <w:p w14:paraId="4BC6780A" w14:textId="77777777" w:rsidR="00DF025D" w:rsidRPr="00DF025D" w:rsidRDefault="00DF025D" w:rsidP="00DF025D">
      <w:pPr>
        <w:pStyle w:val="EndNoteBibliography"/>
        <w:ind w:left="720" w:hanging="720"/>
      </w:pPr>
      <w:r w:rsidRPr="00DF025D">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DF025D">
        <w:rPr>
          <w:b/>
        </w:rPr>
        <w:t>7</w:t>
      </w:r>
      <w:r w:rsidRPr="00DF025D">
        <w:t>:e01627.</w:t>
      </w:r>
    </w:p>
    <w:p w14:paraId="4C6AB8AA" w14:textId="77777777" w:rsidR="00DF025D" w:rsidRPr="00DF025D" w:rsidRDefault="00DF025D" w:rsidP="00DF025D">
      <w:pPr>
        <w:pStyle w:val="EndNoteBibliography"/>
        <w:ind w:left="720" w:hanging="720"/>
      </w:pPr>
      <w:r w:rsidRPr="00DF025D">
        <w:t xml:space="preserve">Thorson, J. T., J. N. Ianelli, E. A. Larsen, L. Ries, M. D. Scheuerell, C. Szuwalski, and E. F. Zipkin. 2016. Joint dynamic species distribution models: a tool for community ordination and spatio‐temporal monitoring. Global Ecology and Biogeography </w:t>
      </w:r>
      <w:r w:rsidRPr="00DF025D">
        <w:rPr>
          <w:b/>
        </w:rPr>
        <w:t>25</w:t>
      </w:r>
      <w:r w:rsidRPr="00DF025D">
        <w:t>:1144-1158.</w:t>
      </w:r>
    </w:p>
    <w:p w14:paraId="59F811DF" w14:textId="77777777" w:rsidR="00DF025D" w:rsidRPr="00DF025D" w:rsidRDefault="00DF025D" w:rsidP="00DF025D">
      <w:pPr>
        <w:pStyle w:val="EndNoteBibliography"/>
        <w:ind w:left="720" w:hanging="720"/>
      </w:pPr>
      <w:r w:rsidRPr="00DF025D">
        <w:t xml:space="preserve">Tobler, M. W., M. Kéry, F. K. Hui, G. Guillera‐Arroita, P. Knaus, and T. Sattler. 2019. Joint species distribution models with species correlations and imperfect detection. Ecology </w:t>
      </w:r>
      <w:r w:rsidRPr="00DF025D">
        <w:rPr>
          <w:b/>
        </w:rPr>
        <w:t>100</w:t>
      </w:r>
      <w:r w:rsidRPr="00DF025D">
        <w:t>:e02754.</w:t>
      </w:r>
    </w:p>
    <w:p w14:paraId="542C5E6A" w14:textId="77777777" w:rsidR="00DF025D" w:rsidRPr="00DF025D" w:rsidRDefault="00DF025D" w:rsidP="00DF025D">
      <w:pPr>
        <w:pStyle w:val="EndNoteBibliography"/>
        <w:ind w:left="720" w:hanging="720"/>
      </w:pPr>
      <w:r w:rsidRPr="00DF025D">
        <w:t xml:space="preserve">Umlauf, N., N. Klein, and A. Zeileis. 2018. BAMLSS: Bayesian additive models for location, scale, and shape (and beyond). Journal of Computational and Graphical Statistics </w:t>
      </w:r>
      <w:r w:rsidRPr="00DF025D">
        <w:rPr>
          <w:b/>
        </w:rPr>
        <w:t>27</w:t>
      </w:r>
      <w:r w:rsidRPr="00DF025D">
        <w:t>:612-627.</w:t>
      </w:r>
    </w:p>
    <w:p w14:paraId="1F4CA3A9" w14:textId="77777777" w:rsidR="00DF025D" w:rsidRPr="00DF025D" w:rsidRDefault="00DF025D" w:rsidP="00DF025D">
      <w:pPr>
        <w:pStyle w:val="EndNoteBibliography"/>
        <w:ind w:left="720" w:hanging="720"/>
      </w:pPr>
      <w:r w:rsidRPr="00DF025D">
        <w:t>United Nations. 2015. Transforming our world: The 2030 agenda for sustainable development. UN Publishing, New York.</w:t>
      </w:r>
    </w:p>
    <w:p w14:paraId="03E8C075" w14:textId="77777777" w:rsidR="00DF025D" w:rsidRPr="00DF025D" w:rsidRDefault="00DF025D" w:rsidP="00DF025D">
      <w:pPr>
        <w:pStyle w:val="EndNoteBibliography"/>
        <w:ind w:left="720" w:hanging="720"/>
      </w:pPr>
      <w:r w:rsidRPr="00DF025D">
        <w:t xml:space="preserve">Wallace, D., V. Ratti, A. Kodali, J. M. Winter, M. P. Ayres, J. W. Chipman, C. F. Aoki, E. C. Osterberg, C. Silvanic, and T. F. Partridge. 2019. Effect of rising temperature on Lyme disease: </w:t>
      </w:r>
      <w:r w:rsidRPr="00DF025D">
        <w:rPr>
          <w:i/>
        </w:rPr>
        <w:t>Ixodes scapularis</w:t>
      </w:r>
      <w:r w:rsidRPr="00DF025D">
        <w:t xml:space="preserve"> population dynamics and Borrelia burgdorferi transmission and prevalence. Canadian Journal of Infectious Diseases and Medical Microbiology </w:t>
      </w:r>
      <w:r w:rsidRPr="00DF025D">
        <w:rPr>
          <w:b/>
        </w:rPr>
        <w:t>2019</w:t>
      </w:r>
      <w:r w:rsidRPr="00DF025D">
        <w:t>.</w:t>
      </w:r>
    </w:p>
    <w:p w14:paraId="53DABD50" w14:textId="77777777" w:rsidR="00DF025D" w:rsidRPr="00DF025D" w:rsidRDefault="00DF025D" w:rsidP="00DF025D">
      <w:pPr>
        <w:pStyle w:val="EndNoteBibliography"/>
        <w:ind w:left="720" w:hanging="720"/>
      </w:pPr>
      <w:r w:rsidRPr="00DF025D">
        <w:t>Ward, E. J., S. C. Anderson, M. E. Hunsicker, and M. A. Litzow. 2021. Smoothed dynamic factor analysis for identifying trends in multivariate time series. Methods in Ecology and Evolution.</w:t>
      </w:r>
    </w:p>
    <w:p w14:paraId="4D0DEE15" w14:textId="77777777" w:rsidR="00DF025D" w:rsidRPr="00DF025D" w:rsidRDefault="00DF025D" w:rsidP="00DF025D">
      <w:pPr>
        <w:pStyle w:val="EndNoteBibliography"/>
        <w:ind w:left="720" w:hanging="720"/>
      </w:pPr>
      <w:r w:rsidRPr="00DF025D">
        <w:lastRenderedPageBreak/>
        <w:t xml:space="preserve">Ward, E. J., E. E. Holmes, J. T. Thorson, and B. Collen. 2014. Complexity is costly: a meta‐analysis of parametric and non‐parametric methods for short‐term population forecasting. Oikos </w:t>
      </w:r>
      <w:r w:rsidRPr="00DF025D">
        <w:rPr>
          <w:b/>
        </w:rPr>
        <w:t>123</w:t>
      </w:r>
      <w:r w:rsidRPr="00DF025D">
        <w:t>:652-661.</w:t>
      </w:r>
    </w:p>
    <w:p w14:paraId="299F5794" w14:textId="77777777" w:rsidR="00DF025D" w:rsidRPr="00DF025D" w:rsidRDefault="00DF025D" w:rsidP="00DF025D">
      <w:pPr>
        <w:pStyle w:val="EndNoteBibliography"/>
        <w:ind w:left="720" w:hanging="720"/>
      </w:pPr>
      <w:r w:rsidRPr="00DF025D">
        <w:t xml:space="preserve">Warton, D. I. 2018. Why you cannot transform your way out of trouble for small counts. Biometrics </w:t>
      </w:r>
      <w:r w:rsidRPr="00DF025D">
        <w:rPr>
          <w:b/>
        </w:rPr>
        <w:t>74</w:t>
      </w:r>
      <w:r w:rsidRPr="00DF025D">
        <w:t>:362-368.</w:t>
      </w:r>
    </w:p>
    <w:p w14:paraId="0A9DEB1A" w14:textId="77777777" w:rsidR="00DF025D" w:rsidRPr="00DF025D" w:rsidRDefault="00DF025D" w:rsidP="00DF025D">
      <w:pPr>
        <w:pStyle w:val="EndNoteBibliography"/>
        <w:ind w:left="720" w:hanging="720"/>
      </w:pPr>
      <w:r w:rsidRPr="00DF025D">
        <w:t xml:space="preserve">Warton, D. I., F. G. Blanchet, R. B. O’Hara, O. Ovaskainen, S. Taskinen, S. C. Walker, and F. K. Hui. 2015. So many variables: joint modeling in community ecology. Trends in Ecology &amp; Evolution </w:t>
      </w:r>
      <w:r w:rsidRPr="00DF025D">
        <w:rPr>
          <w:b/>
        </w:rPr>
        <w:t>30</w:t>
      </w:r>
      <w:r w:rsidRPr="00DF025D">
        <w:t>:766-779.</w:t>
      </w:r>
    </w:p>
    <w:p w14:paraId="4E4035C9" w14:textId="77777777" w:rsidR="00DF025D" w:rsidRPr="00DF025D" w:rsidRDefault="00DF025D" w:rsidP="00DF025D">
      <w:pPr>
        <w:pStyle w:val="EndNoteBibliography"/>
        <w:ind w:left="720" w:hanging="720"/>
      </w:pPr>
      <w:r w:rsidRPr="00DF025D">
        <w:t xml:space="preserve">Wells, K., R. B. O’Hara, B. D. Cooke, G. J. Mutze, T. A. Prowse, and D. A. Fordham. 2016. Environmental effects and individual body condition drive seasonal fecundity of rabbits: identifying acute and lagged processes. Oecologia </w:t>
      </w:r>
      <w:r w:rsidRPr="00DF025D">
        <w:rPr>
          <w:b/>
        </w:rPr>
        <w:t>181</w:t>
      </w:r>
      <w:r w:rsidRPr="00DF025D">
        <w:t>:853-864.</w:t>
      </w:r>
    </w:p>
    <w:p w14:paraId="5F4E589D" w14:textId="77777777" w:rsidR="00DF025D" w:rsidRPr="00DF025D" w:rsidRDefault="00DF025D" w:rsidP="00DF025D">
      <w:pPr>
        <w:pStyle w:val="EndNoteBibliography"/>
        <w:ind w:left="720" w:hanging="720"/>
      </w:pPr>
      <w:r w:rsidRPr="00DF025D">
        <w:t xml:space="preserve">Welty, L. J., R. D. Peng, S. L. Zeger, and F. Dominici. 2009. Bayesian distributed lag models: estimating effects of particulate matter air pollution on daily mortality. Biometrics </w:t>
      </w:r>
      <w:r w:rsidRPr="00DF025D">
        <w:rPr>
          <w:b/>
        </w:rPr>
        <w:t>65</w:t>
      </w:r>
      <w:r w:rsidRPr="00DF025D">
        <w:t>:282-291.</w:t>
      </w:r>
    </w:p>
    <w:p w14:paraId="1FE489B4" w14:textId="77777777" w:rsidR="00DF025D" w:rsidRPr="00DF025D" w:rsidRDefault="00DF025D" w:rsidP="00DF025D">
      <w:pPr>
        <w:pStyle w:val="EndNoteBibliography"/>
        <w:ind w:left="720" w:hanging="720"/>
      </w:pPr>
      <w:r w:rsidRPr="00DF025D">
        <w:t xml:space="preserve">White, E. P., G. M. Yenni, S. D. Taylor, E. M. Christensen, E. K. Bledsoe, J. L. Simonis, and S. M. Ernest. 2019. Developing an automated iterative near‐term forecasting system for an ecological study. Methods in Ecology and Evolution </w:t>
      </w:r>
      <w:r w:rsidRPr="00DF025D">
        <w:rPr>
          <w:b/>
        </w:rPr>
        <w:t>10</w:t>
      </w:r>
      <w:r w:rsidRPr="00DF025D">
        <w:t>:332-344.</w:t>
      </w:r>
    </w:p>
    <w:p w14:paraId="5932469C" w14:textId="77777777" w:rsidR="00DF025D" w:rsidRPr="00DF025D" w:rsidRDefault="00DF025D" w:rsidP="00DF025D">
      <w:pPr>
        <w:pStyle w:val="EndNoteBibliography"/>
        <w:ind w:left="720" w:hanging="720"/>
      </w:pPr>
      <w:r w:rsidRPr="00DF025D">
        <w:t xml:space="preserve">Wood, S. 2016. Just Another Gibbs Additive Modeller: Interfacing JAGS and mgcv. Journal of Statistical Software </w:t>
      </w:r>
      <w:r w:rsidRPr="00DF025D">
        <w:rPr>
          <w:b/>
        </w:rPr>
        <w:t>75</w:t>
      </w:r>
      <w:r w:rsidRPr="00DF025D">
        <w:t>:1-15.</w:t>
      </w:r>
    </w:p>
    <w:p w14:paraId="55AF5B02" w14:textId="77777777" w:rsidR="00DF025D" w:rsidRPr="00DF025D" w:rsidRDefault="00DF025D" w:rsidP="00DF025D">
      <w:pPr>
        <w:pStyle w:val="EndNoteBibliography"/>
        <w:ind w:left="720" w:hanging="720"/>
      </w:pPr>
      <w:r w:rsidRPr="00DF025D">
        <w:t>Wood, S. 2017. Generalized additive models: an introduction with R. Second edition. CRC Press, Boco Raton.</w:t>
      </w:r>
    </w:p>
    <w:p w14:paraId="030EFD00" w14:textId="77777777" w:rsidR="00DF025D" w:rsidRPr="00DF025D" w:rsidRDefault="00DF025D" w:rsidP="00DF025D">
      <w:pPr>
        <w:pStyle w:val="EndNoteBibliography"/>
        <w:ind w:left="720" w:hanging="720"/>
      </w:pPr>
      <w:r w:rsidRPr="00DF025D">
        <w:t xml:space="preserve">Wood, S. N. 2004. Stable and efficient multiple smoothing parameter estimation for generalized additive models. Journal of the American Statistical Association </w:t>
      </w:r>
      <w:r w:rsidRPr="00DF025D">
        <w:rPr>
          <w:b/>
        </w:rPr>
        <w:t>99</w:t>
      </w:r>
      <w:r w:rsidRPr="00DF025D">
        <w:t>:673-686.</w:t>
      </w:r>
    </w:p>
    <w:p w14:paraId="055AAC6F" w14:textId="77777777" w:rsidR="00DF025D" w:rsidRPr="00DF025D" w:rsidRDefault="00DF025D" w:rsidP="00DF025D">
      <w:pPr>
        <w:pStyle w:val="EndNoteBibliography"/>
        <w:ind w:left="720" w:hanging="720"/>
      </w:pPr>
      <w:r w:rsidRPr="00DF025D">
        <w:t xml:space="preserve">Wood, S. N. 2013. On p-values for smooth components of an extended generalized additive model. Biometrika </w:t>
      </w:r>
      <w:r w:rsidRPr="00DF025D">
        <w:rPr>
          <w:b/>
        </w:rPr>
        <w:t>100</w:t>
      </w:r>
      <w:r w:rsidRPr="00DF025D">
        <w:t>:221-228.</w:t>
      </w:r>
    </w:p>
    <w:p w14:paraId="4AE03D26" w14:textId="77777777" w:rsidR="00DF025D" w:rsidRPr="00DF025D" w:rsidRDefault="00DF025D" w:rsidP="00DF025D">
      <w:pPr>
        <w:pStyle w:val="EndNoteBibliography"/>
        <w:ind w:left="720" w:hanging="720"/>
      </w:pPr>
      <w:r w:rsidRPr="00DF025D">
        <w:t>World Health Organization. 2005. Using climate to predict infectious disease epidemics. Geneva, Switzerland.</w:t>
      </w:r>
    </w:p>
    <w:p w14:paraId="13E9A387" w14:textId="77777777" w:rsidR="00DF025D" w:rsidRPr="00DF025D" w:rsidRDefault="00DF025D" w:rsidP="00DF025D">
      <w:pPr>
        <w:pStyle w:val="EndNoteBibliography"/>
        <w:ind w:left="720" w:hanging="720"/>
      </w:pPr>
      <w:r w:rsidRPr="00DF025D">
        <w:t xml:space="preserve">Yang, L., G. Qin, N. Zhao, C. Wang, and G. Song. 2012. Using a generalized additive model with autoregressive terms to study the effects of daily temperature on mortality. BMC Medical Research Methodology </w:t>
      </w:r>
      <w:r w:rsidRPr="00DF025D">
        <w:rPr>
          <w:b/>
        </w:rPr>
        <w:t>12</w:t>
      </w:r>
      <w:r w:rsidRPr="00DF025D">
        <w:t>:1-13.</w:t>
      </w:r>
    </w:p>
    <w:p w14:paraId="69A9B20C" w14:textId="77777777" w:rsidR="00DF025D" w:rsidRPr="00DF025D" w:rsidRDefault="00DF025D" w:rsidP="00DF025D">
      <w:pPr>
        <w:pStyle w:val="EndNoteBibliography"/>
        <w:ind w:left="720" w:hanging="720"/>
      </w:pPr>
      <w:r w:rsidRPr="00DF025D">
        <w:t xml:space="preserve">Zurell, D., J. Elith, and B. Schröder. 2012. Predicting to new environments: tools for visualizing model behaviour and impacts on mapped distributions. Diversity and Distributions </w:t>
      </w:r>
      <w:r w:rsidRPr="00DF025D">
        <w:rPr>
          <w:b/>
        </w:rPr>
        <w:t>18</w:t>
      </w:r>
      <w:r w:rsidRPr="00DF025D">
        <w:t>:628-634.</w:t>
      </w:r>
    </w:p>
    <w:p w14:paraId="7B8BA4BF" w14:textId="1A3B2290"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4"/>
      <w:pgSz w:w="11901" w:h="16817"/>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B5A7E" w14:textId="77777777" w:rsidR="000B746D" w:rsidRDefault="000B746D" w:rsidP="005131B2">
      <w:r>
        <w:separator/>
      </w:r>
    </w:p>
  </w:endnote>
  <w:endnote w:type="continuationSeparator" w:id="0">
    <w:p w14:paraId="418F0878" w14:textId="77777777" w:rsidR="000B746D" w:rsidRDefault="000B746D"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A0BC8" w14:textId="77777777" w:rsidR="000B746D" w:rsidRDefault="000B746D" w:rsidP="005131B2">
      <w:r>
        <w:separator/>
      </w:r>
    </w:p>
  </w:footnote>
  <w:footnote w:type="continuationSeparator" w:id="0">
    <w:p w14:paraId="69163CFA" w14:textId="77777777" w:rsidR="000B746D" w:rsidRDefault="000B746D"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record-ids&gt;&lt;/item&gt;&lt;/Libraries&gt;"/>
  </w:docVars>
  <w:rsids>
    <w:rsidRoot w:val="00136D5F"/>
    <w:rsid w:val="000016D3"/>
    <w:rsid w:val="000024D8"/>
    <w:rsid w:val="000025C9"/>
    <w:rsid w:val="00003B96"/>
    <w:rsid w:val="000056D2"/>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54A3"/>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746D"/>
    <w:rsid w:val="000C0FC7"/>
    <w:rsid w:val="000C1644"/>
    <w:rsid w:val="000C21BC"/>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09"/>
    <w:rsid w:val="0013661C"/>
    <w:rsid w:val="00136AF8"/>
    <w:rsid w:val="00136D5F"/>
    <w:rsid w:val="001379F0"/>
    <w:rsid w:val="001379FE"/>
    <w:rsid w:val="00141463"/>
    <w:rsid w:val="001429B0"/>
    <w:rsid w:val="00143BE5"/>
    <w:rsid w:val="00144AE7"/>
    <w:rsid w:val="00145D29"/>
    <w:rsid w:val="00145DCC"/>
    <w:rsid w:val="00146846"/>
    <w:rsid w:val="001475D3"/>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563"/>
    <w:rsid w:val="001879A9"/>
    <w:rsid w:val="00190DBB"/>
    <w:rsid w:val="00196339"/>
    <w:rsid w:val="001A066F"/>
    <w:rsid w:val="001A0E1E"/>
    <w:rsid w:val="001A25BB"/>
    <w:rsid w:val="001A3760"/>
    <w:rsid w:val="001A451E"/>
    <w:rsid w:val="001A5023"/>
    <w:rsid w:val="001A7734"/>
    <w:rsid w:val="001B2217"/>
    <w:rsid w:val="001B3868"/>
    <w:rsid w:val="001B3976"/>
    <w:rsid w:val="001B4BF6"/>
    <w:rsid w:val="001B5533"/>
    <w:rsid w:val="001B743B"/>
    <w:rsid w:val="001B75DA"/>
    <w:rsid w:val="001C087C"/>
    <w:rsid w:val="001C3877"/>
    <w:rsid w:val="001C5642"/>
    <w:rsid w:val="001C708C"/>
    <w:rsid w:val="001D02FB"/>
    <w:rsid w:val="001D0782"/>
    <w:rsid w:val="001D0EE7"/>
    <w:rsid w:val="001D1B67"/>
    <w:rsid w:val="001D1CDA"/>
    <w:rsid w:val="001D220A"/>
    <w:rsid w:val="001D29B4"/>
    <w:rsid w:val="001D38B3"/>
    <w:rsid w:val="001D4033"/>
    <w:rsid w:val="001D4219"/>
    <w:rsid w:val="001D4FD1"/>
    <w:rsid w:val="001E0608"/>
    <w:rsid w:val="001E0B4C"/>
    <w:rsid w:val="001E4AE1"/>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288D"/>
    <w:rsid w:val="002741E0"/>
    <w:rsid w:val="00274FF8"/>
    <w:rsid w:val="002763FC"/>
    <w:rsid w:val="00277311"/>
    <w:rsid w:val="00277838"/>
    <w:rsid w:val="002779C1"/>
    <w:rsid w:val="00277E43"/>
    <w:rsid w:val="00282622"/>
    <w:rsid w:val="00284050"/>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3003ED"/>
    <w:rsid w:val="00300AF7"/>
    <w:rsid w:val="00302081"/>
    <w:rsid w:val="003062ED"/>
    <w:rsid w:val="003070DC"/>
    <w:rsid w:val="00307698"/>
    <w:rsid w:val="00311519"/>
    <w:rsid w:val="003115C6"/>
    <w:rsid w:val="003132F8"/>
    <w:rsid w:val="003145CD"/>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40EE8"/>
    <w:rsid w:val="00341146"/>
    <w:rsid w:val="00344A75"/>
    <w:rsid w:val="00346C92"/>
    <w:rsid w:val="00347943"/>
    <w:rsid w:val="003525DC"/>
    <w:rsid w:val="00352DDF"/>
    <w:rsid w:val="00352F54"/>
    <w:rsid w:val="0035411C"/>
    <w:rsid w:val="003554EC"/>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4831"/>
    <w:rsid w:val="003B52AC"/>
    <w:rsid w:val="003B68F8"/>
    <w:rsid w:val="003B7F4F"/>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5F79"/>
    <w:rsid w:val="003F620B"/>
    <w:rsid w:val="003F69A5"/>
    <w:rsid w:val="003F6BBD"/>
    <w:rsid w:val="003F798D"/>
    <w:rsid w:val="0040026A"/>
    <w:rsid w:val="00400B8C"/>
    <w:rsid w:val="00402E03"/>
    <w:rsid w:val="00402F2C"/>
    <w:rsid w:val="004039F4"/>
    <w:rsid w:val="004046E3"/>
    <w:rsid w:val="00404DBA"/>
    <w:rsid w:val="0040569A"/>
    <w:rsid w:val="00406112"/>
    <w:rsid w:val="00407F79"/>
    <w:rsid w:val="004105B7"/>
    <w:rsid w:val="00411ED4"/>
    <w:rsid w:val="0042189D"/>
    <w:rsid w:val="0042326F"/>
    <w:rsid w:val="00424091"/>
    <w:rsid w:val="00424EAF"/>
    <w:rsid w:val="0042779B"/>
    <w:rsid w:val="00432E2D"/>
    <w:rsid w:val="00433902"/>
    <w:rsid w:val="004351F0"/>
    <w:rsid w:val="00437381"/>
    <w:rsid w:val="00437412"/>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40F9"/>
    <w:rsid w:val="00477201"/>
    <w:rsid w:val="00477EEE"/>
    <w:rsid w:val="00480D0C"/>
    <w:rsid w:val="00482AA2"/>
    <w:rsid w:val="00487118"/>
    <w:rsid w:val="00487D7A"/>
    <w:rsid w:val="00487ED6"/>
    <w:rsid w:val="00490417"/>
    <w:rsid w:val="00492027"/>
    <w:rsid w:val="004920E0"/>
    <w:rsid w:val="00492E34"/>
    <w:rsid w:val="00493B51"/>
    <w:rsid w:val="00495799"/>
    <w:rsid w:val="00495992"/>
    <w:rsid w:val="00496462"/>
    <w:rsid w:val="0049648A"/>
    <w:rsid w:val="004A047F"/>
    <w:rsid w:val="004A1369"/>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ED0"/>
    <w:rsid w:val="005C27F5"/>
    <w:rsid w:val="005C36C2"/>
    <w:rsid w:val="005C37B0"/>
    <w:rsid w:val="005C3E4B"/>
    <w:rsid w:val="005C46EB"/>
    <w:rsid w:val="005C4D56"/>
    <w:rsid w:val="005D0985"/>
    <w:rsid w:val="005D17B9"/>
    <w:rsid w:val="005D720A"/>
    <w:rsid w:val="005E209F"/>
    <w:rsid w:val="005E48BA"/>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3AE1"/>
    <w:rsid w:val="0062683D"/>
    <w:rsid w:val="006308C5"/>
    <w:rsid w:val="00630B23"/>
    <w:rsid w:val="006320E2"/>
    <w:rsid w:val="00636DF6"/>
    <w:rsid w:val="0064006F"/>
    <w:rsid w:val="00641889"/>
    <w:rsid w:val="00643B99"/>
    <w:rsid w:val="00646F38"/>
    <w:rsid w:val="006471B6"/>
    <w:rsid w:val="00647CAA"/>
    <w:rsid w:val="00650F04"/>
    <w:rsid w:val="00651C26"/>
    <w:rsid w:val="006538AA"/>
    <w:rsid w:val="00656751"/>
    <w:rsid w:val="00657F0B"/>
    <w:rsid w:val="00662921"/>
    <w:rsid w:val="00662A1D"/>
    <w:rsid w:val="0066300B"/>
    <w:rsid w:val="006631E8"/>
    <w:rsid w:val="00666527"/>
    <w:rsid w:val="0067259B"/>
    <w:rsid w:val="006733D5"/>
    <w:rsid w:val="00673F88"/>
    <w:rsid w:val="00675230"/>
    <w:rsid w:val="006810B0"/>
    <w:rsid w:val="00681584"/>
    <w:rsid w:val="00683E1C"/>
    <w:rsid w:val="00684D7C"/>
    <w:rsid w:val="00684F83"/>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1123"/>
    <w:rsid w:val="006F1A00"/>
    <w:rsid w:val="006F1D1F"/>
    <w:rsid w:val="006F28B4"/>
    <w:rsid w:val="006F2DC8"/>
    <w:rsid w:val="006F339F"/>
    <w:rsid w:val="006F4097"/>
    <w:rsid w:val="006F7B89"/>
    <w:rsid w:val="006F7F2B"/>
    <w:rsid w:val="00702068"/>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3E60"/>
    <w:rsid w:val="00787124"/>
    <w:rsid w:val="00790B27"/>
    <w:rsid w:val="00791ABA"/>
    <w:rsid w:val="007936B1"/>
    <w:rsid w:val="00794641"/>
    <w:rsid w:val="00794BAB"/>
    <w:rsid w:val="00796D40"/>
    <w:rsid w:val="007A048B"/>
    <w:rsid w:val="007A07A7"/>
    <w:rsid w:val="007A0903"/>
    <w:rsid w:val="007A29C9"/>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519E"/>
    <w:rsid w:val="007D54F9"/>
    <w:rsid w:val="007D5A11"/>
    <w:rsid w:val="007D5B9A"/>
    <w:rsid w:val="007D77A4"/>
    <w:rsid w:val="007D7A63"/>
    <w:rsid w:val="007E0125"/>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4FE8"/>
    <w:rsid w:val="00900242"/>
    <w:rsid w:val="009004FC"/>
    <w:rsid w:val="00902206"/>
    <w:rsid w:val="00902440"/>
    <w:rsid w:val="00903B0C"/>
    <w:rsid w:val="00903B7F"/>
    <w:rsid w:val="0090451E"/>
    <w:rsid w:val="009055D1"/>
    <w:rsid w:val="009109AE"/>
    <w:rsid w:val="00912F59"/>
    <w:rsid w:val="00913D1F"/>
    <w:rsid w:val="00914D39"/>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614DE"/>
    <w:rsid w:val="00962B32"/>
    <w:rsid w:val="00965D25"/>
    <w:rsid w:val="009666FE"/>
    <w:rsid w:val="0096736F"/>
    <w:rsid w:val="0097088B"/>
    <w:rsid w:val="00971150"/>
    <w:rsid w:val="009713D9"/>
    <w:rsid w:val="00972236"/>
    <w:rsid w:val="00972459"/>
    <w:rsid w:val="009728B7"/>
    <w:rsid w:val="00972DEB"/>
    <w:rsid w:val="00976723"/>
    <w:rsid w:val="00976E9C"/>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41AF"/>
    <w:rsid w:val="009A53CF"/>
    <w:rsid w:val="009A7FFB"/>
    <w:rsid w:val="009B0988"/>
    <w:rsid w:val="009B126C"/>
    <w:rsid w:val="009B1A37"/>
    <w:rsid w:val="009B3813"/>
    <w:rsid w:val="009B5A61"/>
    <w:rsid w:val="009B60D5"/>
    <w:rsid w:val="009B7955"/>
    <w:rsid w:val="009C0B0D"/>
    <w:rsid w:val="009C0F02"/>
    <w:rsid w:val="009C16B8"/>
    <w:rsid w:val="009C1801"/>
    <w:rsid w:val="009C1C8E"/>
    <w:rsid w:val="009C34F2"/>
    <w:rsid w:val="009C35F4"/>
    <w:rsid w:val="009C38A1"/>
    <w:rsid w:val="009C3A1D"/>
    <w:rsid w:val="009C46C6"/>
    <w:rsid w:val="009C47DC"/>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573C"/>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E2E"/>
    <w:rsid w:val="00A9510A"/>
    <w:rsid w:val="00A9522A"/>
    <w:rsid w:val="00A96BCB"/>
    <w:rsid w:val="00A97188"/>
    <w:rsid w:val="00A97BFD"/>
    <w:rsid w:val="00AA105F"/>
    <w:rsid w:val="00AA13E7"/>
    <w:rsid w:val="00AA35EE"/>
    <w:rsid w:val="00AA3C51"/>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D341A"/>
    <w:rsid w:val="00AD41B8"/>
    <w:rsid w:val="00AD7614"/>
    <w:rsid w:val="00AD779A"/>
    <w:rsid w:val="00AE03B8"/>
    <w:rsid w:val="00AE2E78"/>
    <w:rsid w:val="00AE33F1"/>
    <w:rsid w:val="00AE4896"/>
    <w:rsid w:val="00AE733D"/>
    <w:rsid w:val="00AF50DC"/>
    <w:rsid w:val="00AF585F"/>
    <w:rsid w:val="00B0048F"/>
    <w:rsid w:val="00B06CFB"/>
    <w:rsid w:val="00B10595"/>
    <w:rsid w:val="00B11054"/>
    <w:rsid w:val="00B11AA5"/>
    <w:rsid w:val="00B12091"/>
    <w:rsid w:val="00B1303D"/>
    <w:rsid w:val="00B20043"/>
    <w:rsid w:val="00B2225B"/>
    <w:rsid w:val="00B237B1"/>
    <w:rsid w:val="00B23ACC"/>
    <w:rsid w:val="00B26FD0"/>
    <w:rsid w:val="00B27061"/>
    <w:rsid w:val="00B32986"/>
    <w:rsid w:val="00B32B44"/>
    <w:rsid w:val="00B33BE3"/>
    <w:rsid w:val="00B35D2B"/>
    <w:rsid w:val="00B4020C"/>
    <w:rsid w:val="00B42FF8"/>
    <w:rsid w:val="00B43B4C"/>
    <w:rsid w:val="00B44EF6"/>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2CF1"/>
    <w:rsid w:val="00B934A7"/>
    <w:rsid w:val="00B93AF7"/>
    <w:rsid w:val="00B9606B"/>
    <w:rsid w:val="00BA0A96"/>
    <w:rsid w:val="00BA0D26"/>
    <w:rsid w:val="00BA112F"/>
    <w:rsid w:val="00BA1747"/>
    <w:rsid w:val="00BA311A"/>
    <w:rsid w:val="00BB03F1"/>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ABA"/>
    <w:rsid w:val="00C10DAC"/>
    <w:rsid w:val="00C130B1"/>
    <w:rsid w:val="00C13901"/>
    <w:rsid w:val="00C157EB"/>
    <w:rsid w:val="00C16B6B"/>
    <w:rsid w:val="00C20976"/>
    <w:rsid w:val="00C22F69"/>
    <w:rsid w:val="00C234AF"/>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A4"/>
    <w:rsid w:val="00C4433E"/>
    <w:rsid w:val="00C44A20"/>
    <w:rsid w:val="00C4598D"/>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F8"/>
    <w:rsid w:val="00CA6344"/>
    <w:rsid w:val="00CA6440"/>
    <w:rsid w:val="00CA74FA"/>
    <w:rsid w:val="00CA774E"/>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26DE"/>
    <w:rsid w:val="00D12B97"/>
    <w:rsid w:val="00D12C7F"/>
    <w:rsid w:val="00D13B5B"/>
    <w:rsid w:val="00D1521B"/>
    <w:rsid w:val="00D15E02"/>
    <w:rsid w:val="00D169DE"/>
    <w:rsid w:val="00D224B1"/>
    <w:rsid w:val="00D23177"/>
    <w:rsid w:val="00D24F9D"/>
    <w:rsid w:val="00D25187"/>
    <w:rsid w:val="00D251D2"/>
    <w:rsid w:val="00D32100"/>
    <w:rsid w:val="00D33BF6"/>
    <w:rsid w:val="00D33FE1"/>
    <w:rsid w:val="00D3747F"/>
    <w:rsid w:val="00D44E2C"/>
    <w:rsid w:val="00D4641C"/>
    <w:rsid w:val="00D4717B"/>
    <w:rsid w:val="00D47396"/>
    <w:rsid w:val="00D47DA6"/>
    <w:rsid w:val="00D5257C"/>
    <w:rsid w:val="00D53144"/>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70D1"/>
    <w:rsid w:val="00DE1854"/>
    <w:rsid w:val="00DE3787"/>
    <w:rsid w:val="00DE4D20"/>
    <w:rsid w:val="00DE4DE5"/>
    <w:rsid w:val="00DE64D0"/>
    <w:rsid w:val="00DE6FA8"/>
    <w:rsid w:val="00DF025D"/>
    <w:rsid w:val="00DF0D23"/>
    <w:rsid w:val="00DF1073"/>
    <w:rsid w:val="00DF1CE4"/>
    <w:rsid w:val="00DF2740"/>
    <w:rsid w:val="00DF56FD"/>
    <w:rsid w:val="00DF5B49"/>
    <w:rsid w:val="00DF7534"/>
    <w:rsid w:val="00E011A8"/>
    <w:rsid w:val="00E0137F"/>
    <w:rsid w:val="00E0221A"/>
    <w:rsid w:val="00E03287"/>
    <w:rsid w:val="00E05289"/>
    <w:rsid w:val="00E06DF3"/>
    <w:rsid w:val="00E11C0E"/>
    <w:rsid w:val="00E13030"/>
    <w:rsid w:val="00E13C2D"/>
    <w:rsid w:val="00E1677A"/>
    <w:rsid w:val="00E2167D"/>
    <w:rsid w:val="00E21A74"/>
    <w:rsid w:val="00E22A1D"/>
    <w:rsid w:val="00E22E86"/>
    <w:rsid w:val="00E2493E"/>
    <w:rsid w:val="00E26B98"/>
    <w:rsid w:val="00E30FDA"/>
    <w:rsid w:val="00E31085"/>
    <w:rsid w:val="00E36169"/>
    <w:rsid w:val="00E4065D"/>
    <w:rsid w:val="00E435FB"/>
    <w:rsid w:val="00E44204"/>
    <w:rsid w:val="00E44880"/>
    <w:rsid w:val="00E44FFC"/>
    <w:rsid w:val="00E4556D"/>
    <w:rsid w:val="00E47D8F"/>
    <w:rsid w:val="00E50BC8"/>
    <w:rsid w:val="00E518BA"/>
    <w:rsid w:val="00E531AC"/>
    <w:rsid w:val="00E55A3E"/>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774D"/>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535D"/>
    <w:rsid w:val="00EE5B56"/>
    <w:rsid w:val="00EE6945"/>
    <w:rsid w:val="00EE723F"/>
    <w:rsid w:val="00EE735D"/>
    <w:rsid w:val="00EE74D1"/>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3E21"/>
    <w:rsid w:val="00F34123"/>
    <w:rsid w:val="00F34530"/>
    <w:rsid w:val="00F355A3"/>
    <w:rsid w:val="00F35DDB"/>
    <w:rsid w:val="00F3644B"/>
    <w:rsid w:val="00F3692F"/>
    <w:rsid w:val="00F3751B"/>
    <w:rsid w:val="00F40F0E"/>
    <w:rsid w:val="00F43008"/>
    <w:rsid w:val="00F45739"/>
    <w:rsid w:val="00F464CC"/>
    <w:rsid w:val="00F46FAF"/>
    <w:rsid w:val="00F47548"/>
    <w:rsid w:val="00F47BAC"/>
    <w:rsid w:val="00F51117"/>
    <w:rsid w:val="00F526D8"/>
    <w:rsid w:val="00F52A09"/>
    <w:rsid w:val="00F5404E"/>
    <w:rsid w:val="00F5447C"/>
    <w:rsid w:val="00F55373"/>
    <w:rsid w:val="00F563B4"/>
    <w:rsid w:val="00F62979"/>
    <w:rsid w:val="00F62DD3"/>
    <w:rsid w:val="00F66B70"/>
    <w:rsid w:val="00F72672"/>
    <w:rsid w:val="00F771F9"/>
    <w:rsid w:val="00F77616"/>
    <w:rsid w:val="00F8045E"/>
    <w:rsid w:val="00F82D7A"/>
    <w:rsid w:val="00F83543"/>
    <w:rsid w:val="00F859F2"/>
    <w:rsid w:val="00F85C3B"/>
    <w:rsid w:val="00F90399"/>
    <w:rsid w:val="00F93FC1"/>
    <w:rsid w:val="00F954E4"/>
    <w:rsid w:val="00F95C68"/>
    <w:rsid w:val="00F95F1E"/>
    <w:rsid w:val="00F9710E"/>
    <w:rsid w:val="00F97961"/>
    <w:rsid w:val="00FA06A5"/>
    <w:rsid w:val="00FA0B74"/>
    <w:rsid w:val="00FA319A"/>
    <w:rsid w:val="00FA7BBD"/>
    <w:rsid w:val="00FB1B07"/>
    <w:rsid w:val="00FC0D56"/>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pubs.com/NickClark47/mvgam" TargetMode="External"/><Relationship Id="rId13" Type="http://schemas.openxmlformats.org/officeDocument/2006/relationships/hyperlink" Target="https://data.neonscienc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etanalpha.github.i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neonscience.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rpubs.com/NickClark47/mvgam3" TargetMode="External"/><Relationship Id="rId4" Type="http://schemas.openxmlformats.org/officeDocument/2006/relationships/settings" Target="settings.xml"/><Relationship Id="rId9" Type="http://schemas.openxmlformats.org/officeDocument/2006/relationships/hyperlink" Target="https://rpubs.com/NickClark47/mvgam2"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27</Pages>
  <Words>20657</Words>
  <Characters>11775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09</cp:revision>
  <cp:lastPrinted>2022-02-23T02:57:00Z</cp:lastPrinted>
  <dcterms:created xsi:type="dcterms:W3CDTF">2022-02-23T02:57:00Z</dcterms:created>
  <dcterms:modified xsi:type="dcterms:W3CDTF">2022-07-08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